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5FFE" w:rsidRPr="00CC57B4" w:rsidRDefault="00AB5FFE" w:rsidP="00C5254D">
      <w:pPr>
        <w:pStyle w:val="NoSpacing"/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bookmarkStart w:id="0" w:name="_GoBack"/>
      <w:bookmarkEnd w:id="0"/>
      <w:r w:rsidRPr="00CC57B4">
        <w:rPr>
          <w:rFonts w:ascii="Times New Roman" w:hAnsi="Times New Roman" w:cs="Times New Roman"/>
          <w:b/>
          <w:bCs/>
          <w:noProof/>
          <w:sz w:val="20"/>
          <w:szCs w:val="20"/>
          <w:lang w:val="en-US" w:bidi="hi-IN"/>
        </w:rPr>
        <w:drawing>
          <wp:inline distT="0" distB="0" distL="0" distR="0" wp14:anchorId="2302EFAD" wp14:editId="42B18A67">
            <wp:extent cx="3807823" cy="771184"/>
            <wp:effectExtent l="0" t="0" r="2540" b="0"/>
            <wp:docPr id="1067157776" name="Picture 1" descr="A close-up of a sig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7157776" name="Picture 1" descr="A close-up of a sign&#10;&#10;AI-generated content may be incorrect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916823" cy="793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5FFE" w:rsidRPr="00CC57B4" w:rsidRDefault="00AB5FFE" w:rsidP="00C5254D">
      <w:pPr>
        <w:pStyle w:val="NoSpacing"/>
        <w:spacing w:line="360" w:lineRule="auto"/>
        <w:jc w:val="center"/>
        <w:rPr>
          <w:rFonts w:ascii="Times New Roman" w:hAnsi="Times New Roman" w:cs="Times New Roman"/>
          <w:b/>
          <w:bCs/>
          <w:color w:val="1F4E79" w:themeColor="accent1" w:themeShade="80"/>
          <w:sz w:val="20"/>
          <w:szCs w:val="20"/>
          <w:u w:val="single"/>
        </w:rPr>
      </w:pPr>
      <w:r w:rsidRPr="00CC57B4">
        <w:rPr>
          <w:rFonts w:ascii="Times New Roman" w:hAnsi="Times New Roman" w:cs="Times New Roman"/>
          <w:b/>
          <w:bCs/>
          <w:color w:val="1F4E79" w:themeColor="accent1" w:themeShade="80"/>
          <w:sz w:val="20"/>
          <w:szCs w:val="20"/>
          <w:u w:val="single"/>
        </w:rPr>
        <w:t>MASTER OF BUSINESS ADMINISTRATION (FINANCE) 2024 – 2026</w:t>
      </w:r>
    </w:p>
    <w:p w:rsidR="00AB5FFE" w:rsidRPr="00CC57B4" w:rsidRDefault="00AB5FFE" w:rsidP="00C5254D">
      <w:pPr>
        <w:pStyle w:val="NoSpacing"/>
        <w:spacing w:line="360" w:lineRule="auto"/>
        <w:jc w:val="center"/>
        <w:rPr>
          <w:rFonts w:ascii="Times New Roman" w:hAnsi="Times New Roman" w:cs="Times New Roman"/>
          <w:b/>
          <w:bCs/>
          <w:color w:val="1F4E79" w:themeColor="accent1" w:themeShade="80"/>
          <w:sz w:val="20"/>
          <w:szCs w:val="20"/>
          <w:u w:val="single"/>
        </w:rPr>
      </w:pPr>
      <w:r w:rsidRPr="00CC57B4">
        <w:rPr>
          <w:rFonts w:ascii="Times New Roman" w:hAnsi="Times New Roman" w:cs="Times New Roman"/>
          <w:b/>
          <w:bCs/>
          <w:color w:val="1F4E79" w:themeColor="accent1" w:themeShade="80"/>
          <w:sz w:val="20"/>
          <w:szCs w:val="20"/>
          <w:u w:val="single"/>
        </w:rPr>
        <w:t>INTERNSHIP REPORT</w:t>
      </w:r>
    </w:p>
    <w:p w:rsidR="00AB5FFE" w:rsidRPr="00CC57B4" w:rsidRDefault="00AB5FFE" w:rsidP="00C5254D">
      <w:pPr>
        <w:pStyle w:val="Header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AB5FFE" w:rsidRPr="00CC57B4" w:rsidRDefault="00AB5FFE" w:rsidP="00C5254D">
      <w:pPr>
        <w:pStyle w:val="Header"/>
        <w:jc w:val="center"/>
        <w:rPr>
          <w:rFonts w:ascii="Times New Roman" w:hAnsi="Times New Roman" w:cs="Times New Roman"/>
          <w:b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2686"/>
        <w:gridCol w:w="4492"/>
      </w:tblGrid>
      <w:tr w:rsidR="003519E4" w:rsidRPr="00CC57B4" w:rsidTr="008F4B2D">
        <w:trPr>
          <w:trHeight w:val="350"/>
          <w:tblHeader/>
        </w:trPr>
        <w:tc>
          <w:tcPr>
            <w:tcW w:w="1838" w:type="dxa"/>
            <w:tcBorders>
              <w:bottom w:val="single" w:sz="4" w:space="0" w:color="auto"/>
            </w:tcBorders>
            <w:shd w:val="clear" w:color="auto" w:fill="BDD6EE" w:themeFill="accent1" w:themeFillTint="66"/>
            <w:vAlign w:val="center"/>
          </w:tcPr>
          <w:p w:rsidR="00AB5FFE" w:rsidRPr="00CC57B4" w:rsidRDefault="00AB5FFE" w:rsidP="008F4B2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  <w:r w:rsidR="00C87E7E"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.</w:t>
            </w: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  <w:r w:rsidR="00C87E7E"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.</w:t>
            </w:r>
          </w:p>
        </w:tc>
        <w:tc>
          <w:tcPr>
            <w:tcW w:w="2686" w:type="dxa"/>
            <w:tcBorders>
              <w:bottom w:val="single" w:sz="4" w:space="0" w:color="auto"/>
            </w:tcBorders>
            <w:shd w:val="clear" w:color="auto" w:fill="BDD6EE" w:themeFill="accent1" w:themeFillTint="66"/>
            <w:vAlign w:val="center"/>
          </w:tcPr>
          <w:p w:rsidR="00AB5FFE" w:rsidRPr="00CC57B4" w:rsidRDefault="00AB5FFE" w:rsidP="008F4B2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NAME OF PARTICIPANT</w:t>
            </w:r>
          </w:p>
        </w:tc>
        <w:tc>
          <w:tcPr>
            <w:tcW w:w="4492" w:type="dxa"/>
            <w:tcBorders>
              <w:bottom w:val="single" w:sz="4" w:space="0" w:color="auto"/>
            </w:tcBorders>
            <w:shd w:val="clear" w:color="auto" w:fill="BDD6EE" w:themeFill="accent1" w:themeFillTint="66"/>
            <w:vAlign w:val="center"/>
          </w:tcPr>
          <w:p w:rsidR="00AB5FFE" w:rsidRPr="00CC57B4" w:rsidRDefault="00AB5FFE" w:rsidP="008F4B2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COMPANY</w:t>
            </w:r>
          </w:p>
        </w:tc>
      </w:tr>
      <w:tr w:rsidR="00AB5FFE" w:rsidRPr="00CC57B4" w:rsidTr="006C78C0">
        <w:trPr>
          <w:trHeight w:val="1815"/>
        </w:trPr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3840" behindDoc="1" locked="0" layoutInCell="1" allowOverlap="1">
                  <wp:simplePos x="0" y="0"/>
                  <wp:positionH relativeFrom="column">
                    <wp:posOffset>370840</wp:posOffset>
                  </wp:positionH>
                  <wp:positionV relativeFrom="paragraph">
                    <wp:posOffset>142875</wp:posOffset>
                  </wp:positionV>
                  <wp:extent cx="814705" cy="941070"/>
                  <wp:effectExtent l="0" t="0" r="4445" b="0"/>
                  <wp:wrapTight wrapText="bothSides">
                    <wp:wrapPolygon edited="0">
                      <wp:start x="0" y="0"/>
                      <wp:lineTo x="0" y="20988"/>
                      <wp:lineTo x="21213" y="20988"/>
                      <wp:lineTo x="21213" y="0"/>
                      <wp:lineTo x="0" y="0"/>
                    </wp:wrapPolygon>
                  </wp:wrapTight>
                  <wp:docPr id="1720799399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4705" cy="9410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Aakanksha Vatsa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  <w:vAlign w:val="center"/>
          </w:tcPr>
          <w:p w:rsidR="00AB5FFE" w:rsidRPr="00CC57B4" w:rsidRDefault="006C78C0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8656" behindDoc="1" locked="0" layoutInCell="1" allowOverlap="1">
                  <wp:simplePos x="0" y="0"/>
                  <wp:positionH relativeFrom="column">
                    <wp:posOffset>407670</wp:posOffset>
                  </wp:positionH>
                  <wp:positionV relativeFrom="paragraph">
                    <wp:posOffset>1744345</wp:posOffset>
                  </wp:positionV>
                  <wp:extent cx="1685925" cy="1219200"/>
                  <wp:effectExtent l="0" t="0" r="9525" b="0"/>
                  <wp:wrapTight wrapText="bothSides">
                    <wp:wrapPolygon edited="0">
                      <wp:start x="2441" y="338"/>
                      <wp:lineTo x="0" y="6075"/>
                      <wp:lineTo x="0" y="19913"/>
                      <wp:lineTo x="21478" y="19913"/>
                      <wp:lineTo x="21478" y="15188"/>
                      <wp:lineTo x="20502" y="14175"/>
                      <wp:lineTo x="16353" y="11813"/>
                      <wp:lineTo x="16841" y="6413"/>
                      <wp:lineTo x="15376" y="338"/>
                      <wp:lineTo x="2441" y="338"/>
                    </wp:wrapPolygon>
                  </wp:wrapTight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50" t="32188" r="3750" b="3031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5925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AB5FFE"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0A361FEA" wp14:editId="59730443">
                      <wp:simplePos x="0" y="0"/>
                      <wp:positionH relativeFrom="column">
                        <wp:posOffset>-1905</wp:posOffset>
                      </wp:positionH>
                      <wp:positionV relativeFrom="paragraph">
                        <wp:posOffset>2482850</wp:posOffset>
                      </wp:positionV>
                      <wp:extent cx="1952625" cy="2238375"/>
                      <wp:effectExtent l="0" t="0" r="9525" b="9525"/>
                      <wp:wrapNone/>
                      <wp:docPr id="1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952625" cy="2238375"/>
                              </a:xfrm>
                              <a:prstGeom prst="rect">
                                <a:avLst/>
                              </a:pr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AB5FFE" w:rsidRDefault="00AB5FFE" w:rsidP="00AB5FFE">
                                  <w:pPr>
                                    <w:jc w:val="center"/>
                                  </w:pPr>
                                </w:p>
                                <w:p w:rsidR="00AB5FFE" w:rsidRDefault="00AB5FFE" w:rsidP="00AB5FFE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0A361FEA" id="Rectangle 1" o:spid="_x0000_s1026" style="position:absolute;left:0;text-align:left;margin-left:-.15pt;margin-top:195.5pt;width:153.75pt;height:176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" fillcolor="white [3201]" stroked="f" strokeweight="1pt">
                      <v:textbox>
                        <w:txbxContent>
                          <w:p w:rsidR="00AB5FFE" w:rsidRDefault="00AB5FFE" w:rsidP="00AB5FFE">
                            <w:pPr>
                              <w:jc w:val="center"/>
                            </w:pPr>
                          </w:p>
                          <w:p w:rsidR="00AB5FFE" w:rsidRDefault="00AB5FFE" w:rsidP="00AB5FFE"/>
                        </w:txbxContent>
                      </v:textbox>
                    </v:rect>
                  </w:pict>
                </mc:Fallback>
              </mc:AlternateContent>
            </w:r>
          </w:p>
        </w:tc>
      </w:tr>
      <w:tr w:rsidR="00AB5FFE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2C7762C8" wp14:editId="7B156C1E">
                  <wp:extent cx="831850" cy="1110563"/>
                  <wp:effectExtent l="0" t="0" r="6350" b="0"/>
                  <wp:docPr id="1577814564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37293" cy="11178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rjit Shrivastava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AB5FFE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7FE1B674" wp14:editId="11216E37">
                  <wp:extent cx="698500" cy="932534"/>
                  <wp:effectExtent l="0" t="0" r="6350" b="1270"/>
                  <wp:docPr id="2021315795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04309" cy="9402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arpreet Kaur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AB5FFE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4A8DE103" wp14:editId="3FFE104C">
                  <wp:extent cx="750627" cy="1002126"/>
                  <wp:effectExtent l="0" t="0" r="0" b="7620"/>
                  <wp:docPr id="590558431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0627" cy="10021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hivam Kumar Singh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AB5FFE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0C41625" wp14:editId="4D923772">
                  <wp:extent cx="709684" cy="947464"/>
                  <wp:effectExtent l="0" t="0" r="0" b="5080"/>
                  <wp:docPr id="706256646" name="Picture 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18047" cy="9586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ibhav Kumar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AB5FFE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6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6912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98425</wp:posOffset>
                  </wp:positionV>
                  <wp:extent cx="793115" cy="963930"/>
                  <wp:effectExtent l="0" t="0" r="6985" b="7620"/>
                  <wp:wrapTight wrapText="bothSides">
                    <wp:wrapPolygon edited="0">
                      <wp:start x="0" y="0"/>
                      <wp:lineTo x="0" y="21344"/>
                      <wp:lineTo x="21271" y="21344"/>
                      <wp:lineTo x="21271" y="0"/>
                      <wp:lineTo x="0" y="0"/>
                    </wp:wrapPolygon>
                  </wp:wrapTight>
                  <wp:docPr id="1255417755" name="Picture 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3115" cy="963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nshika Singh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2336" behindDoc="1" locked="0" layoutInCell="1" allowOverlap="1">
                  <wp:simplePos x="0" y="0"/>
                  <wp:positionH relativeFrom="column">
                    <wp:posOffset>635000</wp:posOffset>
                  </wp:positionH>
                  <wp:positionV relativeFrom="paragraph">
                    <wp:posOffset>-240665</wp:posOffset>
                  </wp:positionV>
                  <wp:extent cx="1852295" cy="888365"/>
                  <wp:effectExtent l="0" t="0" r="0" b="0"/>
                  <wp:wrapNone/>
                  <wp:docPr id="6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50" t="32188" r="3750" b="3031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2295" cy="888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AB5FFE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AB5FFE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7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318EBE32" wp14:editId="4C235DDA">
                  <wp:extent cx="869950" cy="1075703"/>
                  <wp:effectExtent l="0" t="0" r="6350" b="0"/>
                  <wp:docPr id="144615476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74768" cy="10816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B5FFE" w:rsidRPr="00CC57B4" w:rsidRDefault="00AB5FFE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ivek Kumar</w:t>
            </w:r>
          </w:p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AB5FFE" w:rsidRPr="00CC57B4" w:rsidRDefault="00AB5FFE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8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7936" behindDoc="1" locked="0" layoutInCell="1" allowOverlap="1">
                  <wp:simplePos x="0" y="0"/>
                  <wp:positionH relativeFrom="column">
                    <wp:posOffset>370840</wp:posOffset>
                  </wp:positionH>
                  <wp:positionV relativeFrom="paragraph">
                    <wp:posOffset>120650</wp:posOffset>
                  </wp:positionV>
                  <wp:extent cx="814705" cy="960120"/>
                  <wp:effectExtent l="0" t="0" r="4445" b="0"/>
                  <wp:wrapTight wrapText="bothSides">
                    <wp:wrapPolygon edited="0">
                      <wp:start x="0" y="0"/>
                      <wp:lineTo x="0" y="21000"/>
                      <wp:lineTo x="21213" y="21000"/>
                      <wp:lineTo x="21213" y="0"/>
                      <wp:lineTo x="0" y="0"/>
                    </wp:wrapPolygon>
                  </wp:wrapTight>
                  <wp:docPr id="517307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4705" cy="960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kshit Antony</w:t>
            </w: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F3F6D" w:rsidRPr="00CC57B4" w:rsidRDefault="009E03E0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3360" behindDoc="1" locked="0" layoutInCell="1" allowOverlap="1">
                  <wp:simplePos x="0" y="0"/>
                  <wp:positionH relativeFrom="column">
                    <wp:posOffset>170180</wp:posOffset>
                  </wp:positionH>
                  <wp:positionV relativeFrom="paragraph">
                    <wp:posOffset>124460</wp:posOffset>
                  </wp:positionV>
                  <wp:extent cx="2143125" cy="1514475"/>
                  <wp:effectExtent l="0" t="0" r="9525" b="9525"/>
                  <wp:wrapTight wrapText="bothSides">
                    <wp:wrapPolygon edited="0">
                      <wp:start x="0" y="0"/>
                      <wp:lineTo x="0" y="21464"/>
                      <wp:lineTo x="21504" y="21464"/>
                      <wp:lineTo x="21504" y="0"/>
                      <wp:lineTo x="0" y="0"/>
                    </wp:wrapPolygon>
                  </wp:wrapTight>
                  <wp:docPr id="1035797873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43125" cy="15144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F3F6D" w:rsidRPr="00CC57B4" w:rsidRDefault="00C87E7E" w:rsidP="00C87E7E">
            <w:pPr>
              <w:tabs>
                <w:tab w:val="left" w:pos="1605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disha Capital Market &amp; Enterprises Limited</w:t>
            </w: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9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6F8C3B21" wp14:editId="71C5543A">
                  <wp:extent cx="819150" cy="1093607"/>
                  <wp:effectExtent l="0" t="0" r="0" b="0"/>
                  <wp:docPr id="838169476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25032" cy="1101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sha Bagoli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3A3D1CFF" wp14:editId="558E3A14">
                  <wp:extent cx="813339" cy="1085850"/>
                  <wp:effectExtent l="0" t="0" r="6350" b="0"/>
                  <wp:docPr id="241183847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8906" cy="10932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anchan Pandey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1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4C56EA21" wp14:editId="3D60DE2A">
                  <wp:extent cx="770532" cy="1028700"/>
                  <wp:effectExtent l="0" t="0" r="0" b="0"/>
                  <wp:docPr id="233413661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5286" cy="10350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nika Gupta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12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8960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145415</wp:posOffset>
                  </wp:positionV>
                  <wp:extent cx="770255" cy="885190"/>
                  <wp:effectExtent l="0" t="0" r="0" b="0"/>
                  <wp:wrapTight wrapText="bothSides">
                    <wp:wrapPolygon edited="0">
                      <wp:start x="0" y="0"/>
                      <wp:lineTo x="0" y="20918"/>
                      <wp:lineTo x="20834" y="20918"/>
                      <wp:lineTo x="20834" y="0"/>
                      <wp:lineTo x="0" y="0"/>
                    </wp:wrapPolygon>
                  </wp:wrapTight>
                  <wp:docPr id="1535177235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0255" cy="885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nkhudi Tripathi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4864" behindDoc="1" locked="0" layoutInCell="1" allowOverlap="1">
                  <wp:simplePos x="0" y="0"/>
                  <wp:positionH relativeFrom="column">
                    <wp:posOffset>513080</wp:posOffset>
                  </wp:positionH>
                  <wp:positionV relativeFrom="paragraph">
                    <wp:posOffset>117475</wp:posOffset>
                  </wp:positionV>
                  <wp:extent cx="1684020" cy="869950"/>
                  <wp:effectExtent l="0" t="0" r="0" b="6350"/>
                  <wp:wrapTight wrapText="bothSides">
                    <wp:wrapPolygon edited="0">
                      <wp:start x="0" y="0"/>
                      <wp:lineTo x="0" y="21285"/>
                      <wp:lineTo x="21258" y="21285"/>
                      <wp:lineTo x="21258" y="0"/>
                      <wp:lineTo x="0" y="0"/>
                    </wp:wrapPolygon>
                  </wp:wrapTight>
                  <wp:docPr id="8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4020" cy="869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disha Capital Market &amp; Enterprises Limited</w:t>
            </w:r>
          </w:p>
        </w:tc>
      </w:tr>
      <w:tr w:rsidR="005F3F6D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3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9984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62865</wp:posOffset>
                  </wp:positionV>
                  <wp:extent cx="755650" cy="941705"/>
                  <wp:effectExtent l="0" t="0" r="6350" b="0"/>
                  <wp:wrapTight wrapText="bothSides">
                    <wp:wrapPolygon edited="0">
                      <wp:start x="0" y="0"/>
                      <wp:lineTo x="0" y="20974"/>
                      <wp:lineTo x="21237" y="20974"/>
                      <wp:lineTo x="21237" y="0"/>
                      <wp:lineTo x="0" y="0"/>
                    </wp:wrapPolygon>
                  </wp:wrapTight>
                  <wp:docPr id="1372138077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5650" cy="9417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shmit Basu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4384" behindDoc="1" locked="0" layoutInCell="1" allowOverlap="1">
                  <wp:simplePos x="0" y="0"/>
                  <wp:positionH relativeFrom="column">
                    <wp:posOffset>255905</wp:posOffset>
                  </wp:positionH>
                  <wp:positionV relativeFrom="paragraph">
                    <wp:posOffset>946150</wp:posOffset>
                  </wp:positionV>
                  <wp:extent cx="2228850" cy="1247775"/>
                  <wp:effectExtent l="0" t="0" r="0" b="9525"/>
                  <wp:wrapTight wrapText="bothSides">
                    <wp:wrapPolygon edited="0">
                      <wp:start x="0" y="0"/>
                      <wp:lineTo x="0" y="21435"/>
                      <wp:lineTo x="21415" y="21435"/>
                      <wp:lineTo x="21415" y="0"/>
                      <wp:lineTo x="0" y="0"/>
                    </wp:wrapPolygon>
                  </wp:wrapTight>
                  <wp:docPr id="1243772758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2840" b="3254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28850" cy="1247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00AACE5F" wp14:editId="33BBBF65">
                  <wp:extent cx="718212" cy="958850"/>
                  <wp:effectExtent l="0" t="0" r="5715" b="0"/>
                  <wp:docPr id="183492180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25013" cy="967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arvendra Pratap Singh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5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F2A2D" w:rsidRPr="00CC57B4" w:rsidRDefault="003F2A2D" w:rsidP="003F2A2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54AE3286" wp14:editId="39D520D6">
                  <wp:extent cx="803827" cy="1073150"/>
                  <wp:effectExtent l="0" t="0" r="0" b="0"/>
                  <wp:docPr id="1376266338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1227" cy="10830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F2A2D" w:rsidRPr="00CC57B4" w:rsidRDefault="003F2A2D" w:rsidP="003F2A2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ntosh CH</w:t>
            </w:r>
          </w:p>
          <w:p w:rsidR="005F3F6D" w:rsidRPr="00CC57B4" w:rsidRDefault="005F3F6D" w:rsidP="003F2A2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6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768A6BE2" wp14:editId="3759A2EE">
                  <wp:extent cx="774700" cy="1034264"/>
                  <wp:effectExtent l="0" t="0" r="6350" b="0"/>
                  <wp:docPr id="709078951" name="Picture 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8580" cy="10394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un Palrecha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7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1008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86995</wp:posOffset>
                  </wp:positionV>
                  <wp:extent cx="805815" cy="990600"/>
                  <wp:effectExtent l="0" t="0" r="0" b="0"/>
                  <wp:wrapTight wrapText="bothSides">
                    <wp:wrapPolygon edited="0">
                      <wp:start x="0" y="0"/>
                      <wp:lineTo x="0" y="21185"/>
                      <wp:lineTo x="20936" y="21185"/>
                      <wp:lineTo x="20936" y="0"/>
                      <wp:lineTo x="0" y="0"/>
                    </wp:wrapPolygon>
                  </wp:wrapTight>
                  <wp:docPr id="539018758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05815" cy="990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kshi Sharma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5408" behindDoc="1" locked="0" layoutInCell="1" allowOverlap="1">
                  <wp:simplePos x="0" y="0"/>
                  <wp:positionH relativeFrom="column">
                    <wp:posOffset>474980</wp:posOffset>
                  </wp:positionH>
                  <wp:positionV relativeFrom="paragraph">
                    <wp:posOffset>179070</wp:posOffset>
                  </wp:positionV>
                  <wp:extent cx="1428750" cy="939800"/>
                  <wp:effectExtent l="0" t="0" r="0" b="0"/>
                  <wp:wrapTight wrapText="bothSides">
                    <wp:wrapPolygon edited="0">
                      <wp:start x="8640" y="0"/>
                      <wp:lineTo x="6048" y="438"/>
                      <wp:lineTo x="5760" y="2627"/>
                      <wp:lineTo x="7200" y="7005"/>
                      <wp:lineTo x="6048" y="11822"/>
                      <wp:lineTo x="6048" y="13573"/>
                      <wp:lineTo x="0" y="16200"/>
                      <wp:lineTo x="0" y="20578"/>
                      <wp:lineTo x="13824" y="21016"/>
                      <wp:lineTo x="21312" y="21016"/>
                      <wp:lineTo x="21312" y="17076"/>
                      <wp:lineTo x="14976" y="14011"/>
                      <wp:lineTo x="14976" y="10070"/>
                      <wp:lineTo x="14112" y="7005"/>
                      <wp:lineTo x="15840" y="3065"/>
                      <wp:lineTo x="15264" y="876"/>
                      <wp:lineTo x="12672" y="0"/>
                      <wp:lineTo x="8640" y="0"/>
                    </wp:wrapPolygon>
                  </wp:wrapTight>
                  <wp:docPr id="1610492475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8750" cy="939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</w:tc>
      </w:tr>
      <w:tr w:rsidR="005F3F6D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18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2032" behindDoc="1" locked="0" layoutInCell="1" allowOverlap="1">
                  <wp:simplePos x="0" y="0"/>
                  <wp:positionH relativeFrom="column">
                    <wp:posOffset>389890</wp:posOffset>
                  </wp:positionH>
                  <wp:positionV relativeFrom="paragraph">
                    <wp:posOffset>127000</wp:posOffset>
                  </wp:positionV>
                  <wp:extent cx="784225" cy="922655"/>
                  <wp:effectExtent l="0" t="0" r="0" b="0"/>
                  <wp:wrapTight wrapText="bothSides">
                    <wp:wrapPolygon edited="0">
                      <wp:start x="0" y="0"/>
                      <wp:lineTo x="0" y="20961"/>
                      <wp:lineTo x="20988" y="20961"/>
                      <wp:lineTo x="20988" y="0"/>
                      <wp:lineTo x="0" y="0"/>
                    </wp:wrapPolygon>
                  </wp:wrapTight>
                  <wp:docPr id="625440843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4225" cy="922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harad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7456" behindDoc="1" locked="0" layoutInCell="1" allowOverlap="1" wp14:anchorId="190F92FA" wp14:editId="05864EC0">
                  <wp:simplePos x="0" y="0"/>
                  <wp:positionH relativeFrom="column">
                    <wp:posOffset>513080</wp:posOffset>
                  </wp:positionH>
                  <wp:positionV relativeFrom="paragraph">
                    <wp:posOffset>736600</wp:posOffset>
                  </wp:positionV>
                  <wp:extent cx="1495425" cy="939800"/>
                  <wp:effectExtent l="0" t="0" r="9525" b="0"/>
                  <wp:wrapTight wrapText="bothSides">
                    <wp:wrapPolygon edited="0">
                      <wp:start x="8530" y="0"/>
                      <wp:lineTo x="6054" y="438"/>
                      <wp:lineTo x="5778" y="3065"/>
                      <wp:lineTo x="7429" y="7005"/>
                      <wp:lineTo x="6329" y="10946"/>
                      <wp:lineTo x="6329" y="12697"/>
                      <wp:lineTo x="0" y="16200"/>
                      <wp:lineTo x="0" y="20578"/>
                      <wp:lineTo x="13758" y="21016"/>
                      <wp:lineTo x="21462" y="21016"/>
                      <wp:lineTo x="21462" y="17076"/>
                      <wp:lineTo x="14033" y="14011"/>
                      <wp:lineTo x="15134" y="14011"/>
                      <wp:lineTo x="15134" y="10946"/>
                      <wp:lineTo x="14033" y="7005"/>
                      <wp:lineTo x="15959" y="3065"/>
                      <wp:lineTo x="15684" y="1314"/>
                      <wp:lineTo x="12657" y="0"/>
                      <wp:lineTo x="8530" y="0"/>
                    </wp:wrapPolygon>
                  </wp:wrapTight>
                  <wp:docPr id="1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5425" cy="939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19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A1AA150" wp14:editId="0AAB4AC4">
                  <wp:extent cx="793750" cy="1059697"/>
                  <wp:effectExtent l="0" t="0" r="6350" b="7620"/>
                  <wp:docPr id="1568650204" name="Picture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8013" cy="10653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ntu Shashidhar</w:t>
            </w: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0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3056" behindDoc="1" locked="0" layoutInCell="1" allowOverlap="1">
                  <wp:simplePos x="0" y="0"/>
                  <wp:positionH relativeFrom="column">
                    <wp:posOffset>389890</wp:posOffset>
                  </wp:positionH>
                  <wp:positionV relativeFrom="paragraph">
                    <wp:posOffset>85090</wp:posOffset>
                  </wp:positionV>
                  <wp:extent cx="779145" cy="1002665"/>
                  <wp:effectExtent l="0" t="0" r="1905" b="6985"/>
                  <wp:wrapTight wrapText="bothSides">
                    <wp:wrapPolygon edited="0">
                      <wp:start x="0" y="0"/>
                      <wp:lineTo x="0" y="21340"/>
                      <wp:lineTo x="21125" y="21340"/>
                      <wp:lineTo x="21125" y="0"/>
                      <wp:lineTo x="0" y="0"/>
                    </wp:wrapPolygon>
                  </wp:wrapTight>
                  <wp:docPr id="746821863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9145" cy="10026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vesh Vibhakar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5888" behindDoc="1" locked="0" layoutInCell="1" allowOverlap="1">
                  <wp:simplePos x="0" y="0"/>
                  <wp:positionH relativeFrom="column">
                    <wp:posOffset>732155</wp:posOffset>
                  </wp:positionH>
                  <wp:positionV relativeFrom="paragraph">
                    <wp:posOffset>152400</wp:posOffset>
                  </wp:positionV>
                  <wp:extent cx="1400175" cy="868045"/>
                  <wp:effectExtent l="0" t="0" r="9525" b="8255"/>
                  <wp:wrapTight wrapText="bothSides">
                    <wp:wrapPolygon edited="0">
                      <wp:start x="7641" y="0"/>
                      <wp:lineTo x="5290" y="1422"/>
                      <wp:lineTo x="2057" y="5688"/>
                      <wp:lineTo x="2057" y="7584"/>
                      <wp:lineTo x="0" y="15169"/>
                      <wp:lineTo x="0" y="19909"/>
                      <wp:lineTo x="7641" y="21331"/>
                      <wp:lineTo x="12931" y="21331"/>
                      <wp:lineTo x="13812" y="21331"/>
                      <wp:lineTo x="17927" y="16117"/>
                      <wp:lineTo x="17927" y="15169"/>
                      <wp:lineTo x="21453" y="8533"/>
                      <wp:lineTo x="21453" y="3318"/>
                      <wp:lineTo x="12637" y="0"/>
                      <wp:lineTo x="7641" y="0"/>
                    </wp:wrapPolygon>
                  </wp:wrapTight>
                  <wp:docPr id="1133995515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00175" cy="868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wer Finance Corporation Limited</w:t>
            </w: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64F2568B" wp14:editId="3FEF0703">
                  <wp:extent cx="742950" cy="991877"/>
                  <wp:effectExtent l="0" t="0" r="0" b="0"/>
                  <wp:docPr id="671317160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7289" cy="997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nsi Patel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2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4FECC2E0" wp14:editId="48FCDB79">
                  <wp:extent cx="1083310" cy="1119606"/>
                  <wp:effectExtent l="0" t="0" r="2540" b="4445"/>
                  <wp:docPr id="1406996047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6996047" name="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5310" cy="11216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shar Mishra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F3F6D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3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4080" behindDoc="1" locked="0" layoutInCell="1" allowOverlap="1">
                  <wp:simplePos x="0" y="0"/>
                  <wp:positionH relativeFrom="column">
                    <wp:posOffset>418465</wp:posOffset>
                  </wp:positionH>
                  <wp:positionV relativeFrom="paragraph">
                    <wp:posOffset>147955</wp:posOffset>
                  </wp:positionV>
                  <wp:extent cx="723265" cy="813435"/>
                  <wp:effectExtent l="0" t="0" r="635" b="5715"/>
                  <wp:wrapTight wrapText="bothSides">
                    <wp:wrapPolygon edited="0">
                      <wp:start x="0" y="0"/>
                      <wp:lineTo x="0" y="21246"/>
                      <wp:lineTo x="21050" y="21246"/>
                      <wp:lineTo x="21050" y="0"/>
                      <wp:lineTo x="0" y="0"/>
                    </wp:wrapPolygon>
                  </wp:wrapTight>
                  <wp:docPr id="1990646629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23265" cy="8134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tul Kumar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8480" behindDoc="1" locked="0" layoutInCell="1" allowOverlap="1">
                  <wp:simplePos x="0" y="0"/>
                  <wp:positionH relativeFrom="column">
                    <wp:posOffset>636905</wp:posOffset>
                  </wp:positionH>
                  <wp:positionV relativeFrom="paragraph">
                    <wp:posOffset>179705</wp:posOffset>
                  </wp:positionV>
                  <wp:extent cx="1562100" cy="733425"/>
                  <wp:effectExtent l="0" t="0" r="0" b="9525"/>
                  <wp:wrapTight wrapText="bothSides">
                    <wp:wrapPolygon edited="0">
                      <wp:start x="0" y="0"/>
                      <wp:lineTo x="0" y="21319"/>
                      <wp:lineTo x="21337" y="21319"/>
                      <wp:lineTo x="21337" y="0"/>
                      <wp:lineTo x="0" y="0"/>
                    </wp:wrapPolygon>
                  </wp:wrapTight>
                  <wp:docPr id="1519600021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2100" cy="7334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5F3F6D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24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5104" behindDoc="1" locked="0" layoutInCell="1" allowOverlap="1">
                  <wp:simplePos x="0" y="0"/>
                  <wp:positionH relativeFrom="column">
                    <wp:posOffset>389890</wp:posOffset>
                  </wp:positionH>
                  <wp:positionV relativeFrom="paragraph">
                    <wp:posOffset>98425</wp:posOffset>
                  </wp:positionV>
                  <wp:extent cx="789305" cy="958215"/>
                  <wp:effectExtent l="0" t="0" r="0" b="0"/>
                  <wp:wrapTight wrapText="bothSides">
                    <wp:wrapPolygon edited="0">
                      <wp:start x="0" y="0"/>
                      <wp:lineTo x="0" y="21042"/>
                      <wp:lineTo x="20853" y="21042"/>
                      <wp:lineTo x="20853" y="0"/>
                      <wp:lineTo x="0" y="0"/>
                    </wp:wrapPolygon>
                  </wp:wrapTight>
                  <wp:docPr id="1312891259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305" cy="9582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ahak Khera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7549B510" wp14:editId="27B42CA3">
                  <wp:extent cx="1476375" cy="904875"/>
                  <wp:effectExtent l="0" t="0" r="9525" b="9525"/>
                  <wp:docPr id="11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6375" cy="904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F3F6D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5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6549CE87" wp14:editId="5B850C4C">
                  <wp:extent cx="806450" cy="1076652"/>
                  <wp:effectExtent l="0" t="0" r="0" b="9525"/>
                  <wp:docPr id="330661518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0181" cy="10816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misha Singh</w:t>
            </w:r>
          </w:p>
          <w:p w:rsidR="005F3F6D" w:rsidRPr="00CC57B4" w:rsidRDefault="005F3F6D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F3F6D" w:rsidRPr="00CC57B4" w:rsidRDefault="005F3F6D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3519E4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6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6128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92075</wp:posOffset>
                  </wp:positionV>
                  <wp:extent cx="760730" cy="920115"/>
                  <wp:effectExtent l="0" t="0" r="1270" b="0"/>
                  <wp:wrapTight wrapText="bothSides">
                    <wp:wrapPolygon edited="0">
                      <wp:start x="0" y="0"/>
                      <wp:lineTo x="0" y="21019"/>
                      <wp:lineTo x="21095" y="21019"/>
                      <wp:lineTo x="21095" y="0"/>
                      <wp:lineTo x="0" y="0"/>
                    </wp:wrapPolygon>
                  </wp:wrapTight>
                  <wp:docPr id="1905772134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0730" cy="9201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ndesh Kumar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C87E7E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69504" behindDoc="1" locked="0" layoutInCell="1" allowOverlap="1">
                  <wp:simplePos x="0" y="0"/>
                  <wp:positionH relativeFrom="column">
                    <wp:posOffset>703580</wp:posOffset>
                  </wp:positionH>
                  <wp:positionV relativeFrom="paragraph">
                    <wp:posOffset>19050</wp:posOffset>
                  </wp:positionV>
                  <wp:extent cx="1457325" cy="1092200"/>
                  <wp:effectExtent l="0" t="0" r="9525" b="0"/>
                  <wp:wrapTight wrapText="bothSides">
                    <wp:wrapPolygon edited="0">
                      <wp:start x="0" y="0"/>
                      <wp:lineTo x="0" y="21098"/>
                      <wp:lineTo x="21459" y="21098"/>
                      <wp:lineTo x="21459" y="0"/>
                      <wp:lineTo x="0" y="0"/>
                    </wp:wrapPolygon>
                  </wp:wrapTight>
                  <wp:docPr id="1537789713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7325" cy="1092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                               </w:t>
            </w:r>
            <w:r w:rsidR="003519E4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vestMyFunds</w:t>
            </w:r>
          </w:p>
        </w:tc>
      </w:tr>
      <w:tr w:rsidR="003519E4" w:rsidRPr="00CC57B4" w:rsidTr="006C78C0">
        <w:tc>
          <w:tcPr>
            <w:tcW w:w="1838" w:type="dxa"/>
            <w:tcBorders>
              <w:top w:val="nil"/>
              <w:bottom w:val="nil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7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658708A6" wp14:editId="0863B481">
                  <wp:extent cx="819150" cy="1093607"/>
                  <wp:effectExtent l="0" t="0" r="0" b="0"/>
                  <wp:docPr id="517785091" name="Picture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23926" cy="10999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miran Mohapatra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nil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3519E4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8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7410776D" wp14:editId="36C28423">
                  <wp:extent cx="851390" cy="1136650"/>
                  <wp:effectExtent l="0" t="0" r="6350" b="6350"/>
                  <wp:docPr id="569228090" name="Picture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54476" cy="11407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ivek Ojha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3519E4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29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7152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74930</wp:posOffset>
                  </wp:positionV>
                  <wp:extent cx="750570" cy="922020"/>
                  <wp:effectExtent l="0" t="0" r="0" b="0"/>
                  <wp:wrapTight wrapText="bothSides">
                    <wp:wrapPolygon edited="0">
                      <wp:start x="0" y="0"/>
                      <wp:lineTo x="0" y="20975"/>
                      <wp:lineTo x="20832" y="20975"/>
                      <wp:lineTo x="20832" y="0"/>
                      <wp:lineTo x="0" y="0"/>
                    </wp:wrapPolygon>
                  </wp:wrapTight>
                  <wp:docPr id="1620858353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0570" cy="922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ushka Sinha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0528" behindDoc="1" locked="0" layoutInCell="1" allowOverlap="1">
                  <wp:simplePos x="0" y="0"/>
                  <wp:positionH relativeFrom="column">
                    <wp:posOffset>560442</wp:posOffset>
                  </wp:positionH>
                  <wp:positionV relativeFrom="paragraph">
                    <wp:posOffset>69215</wp:posOffset>
                  </wp:positionV>
                  <wp:extent cx="1600200" cy="512564"/>
                  <wp:effectExtent l="0" t="0" r="0" b="0"/>
                  <wp:wrapTight wrapText="bothSides">
                    <wp:wrapPolygon edited="0">
                      <wp:start x="6171" y="803"/>
                      <wp:lineTo x="3086" y="3212"/>
                      <wp:lineTo x="1800" y="7227"/>
                      <wp:lineTo x="2057" y="15257"/>
                      <wp:lineTo x="3343" y="18468"/>
                      <wp:lineTo x="3600" y="20074"/>
                      <wp:lineTo x="19286" y="20074"/>
                      <wp:lineTo x="19800" y="4015"/>
                      <wp:lineTo x="18514" y="2409"/>
                      <wp:lineTo x="8743" y="803"/>
                      <wp:lineTo x="6171" y="803"/>
                    </wp:wrapPolygon>
                  </wp:wrapTight>
                  <wp:docPr id="977926799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45">
                                    <a14:imgEffect>
                                      <a14:backgroundRemoval t="37578" b="63203" l="10000" r="90000">
                                        <a14:foregroundMark x1="45313" y1="44922" x2="45313" y2="44922"/>
                                        <a14:foregroundMark x1="69141" y1="43359" x2="69141" y2="43359"/>
                                        <a14:foregroundMark x1="85938" y1="45313" x2="85938" y2="45313"/>
                                      </a14:backgroundRemoval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4375" b="3359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0200" cy="5125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  <w:p w:rsidR="00C87E7E" w:rsidRPr="00CC57B4" w:rsidRDefault="00C87E7E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C87E7E" w:rsidRPr="00CC57B4" w:rsidRDefault="00C87E7E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C87E7E" w:rsidRPr="00CC57B4" w:rsidRDefault="00C87E7E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C87E7E" w:rsidRPr="00CC57B4" w:rsidRDefault="00C87E7E" w:rsidP="00C87E7E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C87E7E" w:rsidP="00C87E7E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           </w:t>
            </w:r>
            <w:r w:rsidR="006C78C0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</w:t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="003519E4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FCI Limited</w:t>
            </w:r>
          </w:p>
        </w:tc>
      </w:tr>
      <w:tr w:rsidR="003519E4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30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03B087AC" wp14:editId="265179DF">
                  <wp:extent cx="840329" cy="1066800"/>
                  <wp:effectExtent l="0" t="0" r="0" b="0"/>
                  <wp:docPr id="43973743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9737431" name=""/>
                          <pic:cNvPicPr/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0327" cy="10794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psa Sehgal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2576" behindDoc="1" locked="0" layoutInCell="1" allowOverlap="1" wp14:anchorId="42BC9A3C" wp14:editId="5875D420">
                  <wp:simplePos x="0" y="0"/>
                  <wp:positionH relativeFrom="column">
                    <wp:posOffset>474980</wp:posOffset>
                  </wp:positionH>
                  <wp:positionV relativeFrom="paragraph">
                    <wp:posOffset>92075</wp:posOffset>
                  </wp:positionV>
                  <wp:extent cx="1714500" cy="512445"/>
                  <wp:effectExtent l="0" t="0" r="0" b="0"/>
                  <wp:wrapTight wrapText="bothSides">
                    <wp:wrapPolygon edited="0">
                      <wp:start x="6240" y="803"/>
                      <wp:lineTo x="2880" y="2409"/>
                      <wp:lineTo x="1920" y="8030"/>
                      <wp:lineTo x="2160" y="15257"/>
                      <wp:lineTo x="3360" y="18468"/>
                      <wp:lineTo x="3600" y="20074"/>
                      <wp:lineTo x="19200" y="20074"/>
                      <wp:lineTo x="19680" y="4015"/>
                      <wp:lineTo x="18480" y="2409"/>
                      <wp:lineTo x="8880" y="803"/>
                      <wp:lineTo x="6240" y="803"/>
                    </wp:wrapPolygon>
                  </wp:wrapTight>
                  <wp:docPr id="14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45">
                                    <a14:imgEffect>
                                      <a14:backgroundRemoval t="37578" b="63203" l="10000" r="90000">
                                        <a14:foregroundMark x1="45313" y1="44922" x2="45313" y2="44922"/>
                                        <a14:foregroundMark x1="69141" y1="43359" x2="69141" y2="43359"/>
                                        <a14:foregroundMark x1="85938" y1="45313" x2="85938" y2="45313"/>
                                      </a14:backgroundRemoval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4375" b="3359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512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C87E7E" w:rsidRPr="00CC57B4" w:rsidRDefault="00C87E7E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C87E7E" w:rsidRPr="00CC57B4" w:rsidRDefault="00C87E7E" w:rsidP="00C87E7E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C87E7E" w:rsidRPr="00CC57B4" w:rsidRDefault="00C87E7E" w:rsidP="00C87E7E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C87E7E" w:rsidP="00C87E7E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       </w:t>
            </w:r>
            <w:r w:rsidR="009E03E0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</w:t>
            </w:r>
            <w:r w:rsidR="003519E4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FCI Limited</w:t>
            </w:r>
          </w:p>
        </w:tc>
      </w:tr>
      <w:tr w:rsidR="003519E4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1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8176" behindDoc="1" locked="0" layoutInCell="1" allowOverlap="1">
                  <wp:simplePos x="0" y="0"/>
                  <wp:positionH relativeFrom="column">
                    <wp:posOffset>361315</wp:posOffset>
                  </wp:positionH>
                  <wp:positionV relativeFrom="paragraph">
                    <wp:posOffset>85725</wp:posOffset>
                  </wp:positionV>
                  <wp:extent cx="836930" cy="1031240"/>
                  <wp:effectExtent l="0" t="0" r="1270" b="0"/>
                  <wp:wrapTight wrapText="bothSides">
                    <wp:wrapPolygon edited="0">
                      <wp:start x="0" y="0"/>
                      <wp:lineTo x="0" y="21148"/>
                      <wp:lineTo x="21141" y="21148"/>
                      <wp:lineTo x="21141" y="0"/>
                      <wp:lineTo x="0" y="0"/>
                    </wp:wrapPolygon>
                  </wp:wrapTight>
                  <wp:docPr id="195015211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36930" cy="1031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rkaja Joshi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9E03E0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3600" behindDoc="1" locked="0" layoutInCell="1" allowOverlap="1">
                  <wp:simplePos x="0" y="0"/>
                  <wp:positionH relativeFrom="column">
                    <wp:posOffset>694055</wp:posOffset>
                  </wp:positionH>
                  <wp:positionV relativeFrom="paragraph">
                    <wp:posOffset>123825</wp:posOffset>
                  </wp:positionV>
                  <wp:extent cx="1647825" cy="664210"/>
                  <wp:effectExtent l="0" t="0" r="9525" b="2540"/>
                  <wp:wrapTight wrapText="bothSides">
                    <wp:wrapPolygon edited="0">
                      <wp:start x="2497" y="0"/>
                      <wp:lineTo x="0" y="4337"/>
                      <wp:lineTo x="0" y="17346"/>
                      <wp:lineTo x="2497" y="21063"/>
                      <wp:lineTo x="4245" y="21063"/>
                      <wp:lineTo x="18728" y="17966"/>
                      <wp:lineTo x="20227" y="14249"/>
                      <wp:lineTo x="16731" y="9912"/>
                      <wp:lineTo x="21475" y="8054"/>
                      <wp:lineTo x="21475" y="0"/>
                      <wp:lineTo x="2497" y="0"/>
                    </wp:wrapPolygon>
                  </wp:wrapTight>
                  <wp:docPr id="1106648473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47825" cy="6642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C87E7E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9E03E0" w:rsidRPr="00CC57B4" w:rsidRDefault="009E03E0" w:rsidP="00C87E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</w:t>
            </w:r>
          </w:p>
          <w:p w:rsidR="003519E4" w:rsidRPr="00CC57B4" w:rsidRDefault="009E03E0" w:rsidP="00C87E7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                     </w:t>
            </w:r>
            <w:r w:rsidR="003519E4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CQube</w:t>
            </w: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3519E4" w:rsidRPr="00CC57B4" w:rsidRDefault="003519E4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3519E4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2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23E518B" wp14:editId="7BCB042E">
                  <wp:extent cx="765776" cy="1022350"/>
                  <wp:effectExtent l="0" t="0" r="0" b="6350"/>
                  <wp:docPr id="515126623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0340" cy="10284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shish Raj</w:t>
            </w:r>
          </w:p>
          <w:p w:rsidR="003519E4" w:rsidRPr="00CC57B4" w:rsidRDefault="003519E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3519E4" w:rsidRPr="00CC57B4" w:rsidRDefault="003519E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AD3C9B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3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99200" behindDoc="1" locked="0" layoutInCell="1" allowOverlap="1">
                  <wp:simplePos x="0" y="0"/>
                  <wp:positionH relativeFrom="column">
                    <wp:posOffset>370840</wp:posOffset>
                  </wp:positionH>
                  <wp:positionV relativeFrom="paragraph">
                    <wp:posOffset>69215</wp:posOffset>
                  </wp:positionV>
                  <wp:extent cx="814705" cy="1017270"/>
                  <wp:effectExtent l="0" t="0" r="4445" b="0"/>
                  <wp:wrapTight wrapText="bothSides">
                    <wp:wrapPolygon edited="0">
                      <wp:start x="0" y="0"/>
                      <wp:lineTo x="0" y="21034"/>
                      <wp:lineTo x="21213" y="21034"/>
                      <wp:lineTo x="21213" y="0"/>
                      <wp:lineTo x="0" y="0"/>
                    </wp:wrapPolygon>
                  </wp:wrapTight>
                  <wp:docPr id="1639429032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4705" cy="1017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uj Pal</w:t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86114A" w:rsidRPr="00CC57B4" w:rsidRDefault="0086114A" w:rsidP="0086114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 w:fldLock="1"/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ADDIN Mendeley Bibliography CSL_BIBLIOGRAPHY </w:instrText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separate"/>
            </w:r>
            <w:r w:rsidRPr="00CC57B4">
              <w:rPr>
                <w:rFonts w:ascii="Times New Roman" w:hAnsi="Times New Roman" w:cs="Times New Roman"/>
                <w:noProof/>
                <w:sz w:val="20"/>
                <w:szCs w:val="20"/>
              </w:rPr>
              <w:t>Use the "Insert Citation" button to add citations to this document.</w:t>
            </w:r>
          </w:p>
          <w:p w:rsidR="00AD3C9B" w:rsidRPr="00CC57B4" w:rsidRDefault="0086114A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</w:p>
          <w:p w:rsidR="00AD3C9B" w:rsidRPr="00CC57B4" w:rsidRDefault="00AD3C9B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AD3C9B" w:rsidRPr="00CC57B4" w:rsidRDefault="00AD3C9B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87E7E" w:rsidRPr="00CC57B4" w:rsidRDefault="009E03E0" w:rsidP="00C87E7E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4624" behindDoc="1" locked="0" layoutInCell="1" allowOverlap="1">
                  <wp:simplePos x="0" y="0"/>
                  <wp:positionH relativeFrom="column">
                    <wp:posOffset>246380</wp:posOffset>
                  </wp:positionH>
                  <wp:positionV relativeFrom="paragraph">
                    <wp:posOffset>212725</wp:posOffset>
                  </wp:positionV>
                  <wp:extent cx="2190750" cy="762000"/>
                  <wp:effectExtent l="0" t="0" r="0" b="0"/>
                  <wp:wrapTight wrapText="bothSides">
                    <wp:wrapPolygon edited="0">
                      <wp:start x="0" y="0"/>
                      <wp:lineTo x="0" y="21060"/>
                      <wp:lineTo x="21412" y="21060"/>
                      <wp:lineTo x="21412" y="0"/>
                      <wp:lineTo x="0" y="0"/>
                    </wp:wrapPolygon>
                  </wp:wrapTight>
                  <wp:docPr id="729986946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89" t="697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0750" cy="76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C87E7E" w:rsidRPr="00CC57B4" w:rsidRDefault="009E03E0" w:rsidP="009E03E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sz w:val="20"/>
                <w:szCs w:val="20"/>
              </w:rPr>
              <w:t xml:space="preserve">             </w:t>
            </w:r>
            <w:r w:rsidR="00C87E7E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alactico Corporate Services Limited</w:t>
            </w:r>
          </w:p>
          <w:p w:rsidR="00C87E7E" w:rsidRPr="00CC57B4" w:rsidRDefault="00C87E7E" w:rsidP="00C87E7E">
            <w:pPr>
              <w:tabs>
                <w:tab w:val="left" w:pos="117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AD3C9B" w:rsidRPr="00CC57B4" w:rsidRDefault="00AD3C9B" w:rsidP="00C87E7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D3C9B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4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  <w14:ligatures w14:val="standardContextual"/>
              </w:rPr>
              <w:drawing>
                <wp:inline distT="0" distB="0" distL="0" distR="0" wp14:anchorId="320098BC" wp14:editId="5BF02EC6">
                  <wp:extent cx="777922" cy="1037229"/>
                  <wp:effectExtent l="0" t="0" r="3175" b="0"/>
                  <wp:docPr id="700737967" name="Picture 2" descr="A close-up of a person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9538040" name="Picture 2" descr="A close-up of a person&#10;&#10;AI-generated content may be incorrect.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1534" cy="10420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mal Srivastava</w:t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AD3C9B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5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0224" behindDoc="1" locked="0" layoutInCell="1" allowOverlap="1">
                  <wp:simplePos x="0" y="0"/>
                  <wp:positionH relativeFrom="column">
                    <wp:posOffset>361315</wp:posOffset>
                  </wp:positionH>
                  <wp:positionV relativeFrom="paragraph">
                    <wp:posOffset>74930</wp:posOffset>
                  </wp:positionV>
                  <wp:extent cx="837565" cy="1042670"/>
                  <wp:effectExtent l="0" t="0" r="635" b="5080"/>
                  <wp:wrapTight wrapText="bothSides">
                    <wp:wrapPolygon edited="0">
                      <wp:start x="0" y="0"/>
                      <wp:lineTo x="0" y="21311"/>
                      <wp:lineTo x="21125" y="21311"/>
                      <wp:lineTo x="21125" y="0"/>
                      <wp:lineTo x="0" y="0"/>
                    </wp:wrapPolygon>
                  </wp:wrapTight>
                  <wp:docPr id="1078629547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37565" cy="1042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Jhanvi Mishra</w:t>
            </w: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5648" behindDoc="1" locked="0" layoutInCell="1" allowOverlap="1">
                  <wp:simplePos x="0" y="0"/>
                  <wp:positionH relativeFrom="column">
                    <wp:posOffset>208280</wp:posOffset>
                  </wp:positionH>
                  <wp:positionV relativeFrom="paragraph">
                    <wp:posOffset>267970</wp:posOffset>
                  </wp:positionV>
                  <wp:extent cx="2275840" cy="641350"/>
                  <wp:effectExtent l="0" t="0" r="0" b="6350"/>
                  <wp:wrapTight wrapText="bothSides">
                    <wp:wrapPolygon edited="0">
                      <wp:start x="0" y="0"/>
                      <wp:lineTo x="0" y="21172"/>
                      <wp:lineTo x="21335" y="21172"/>
                      <wp:lineTo x="21335" y="0"/>
                      <wp:lineTo x="0" y="0"/>
                    </wp:wrapPolygon>
                  </wp:wrapTight>
                  <wp:docPr id="17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75840" cy="641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</w:tc>
      </w:tr>
      <w:tr w:rsidR="00AD3C9B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36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1248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69850</wp:posOffset>
                  </wp:positionV>
                  <wp:extent cx="748665" cy="933450"/>
                  <wp:effectExtent l="0" t="0" r="0" b="0"/>
                  <wp:wrapTight wrapText="bothSides">
                    <wp:wrapPolygon edited="0">
                      <wp:start x="0" y="0"/>
                      <wp:lineTo x="0" y="21159"/>
                      <wp:lineTo x="20885" y="21159"/>
                      <wp:lineTo x="20885" y="0"/>
                      <wp:lineTo x="0" y="0"/>
                    </wp:wrapPolygon>
                  </wp:wrapTight>
                  <wp:docPr id="1660482932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8665" cy="933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iyanshu Agarwal</w:t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6672" behindDoc="1" locked="0" layoutInCell="1" allowOverlap="1">
                  <wp:simplePos x="0" y="0"/>
                  <wp:positionH relativeFrom="column">
                    <wp:posOffset>360680</wp:posOffset>
                  </wp:positionH>
                  <wp:positionV relativeFrom="paragraph">
                    <wp:posOffset>288925</wp:posOffset>
                  </wp:positionV>
                  <wp:extent cx="2190750" cy="641350"/>
                  <wp:effectExtent l="0" t="0" r="0" b="6350"/>
                  <wp:wrapTight wrapText="bothSides">
                    <wp:wrapPolygon edited="0">
                      <wp:start x="0" y="0"/>
                      <wp:lineTo x="0" y="21172"/>
                      <wp:lineTo x="21412" y="21172"/>
                      <wp:lineTo x="21412" y="0"/>
                      <wp:lineTo x="0" y="0"/>
                    </wp:wrapPolygon>
                  </wp:wrapTight>
                  <wp:docPr id="399164857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0750" cy="641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</w:tc>
      </w:tr>
      <w:tr w:rsidR="00AD3C9B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7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2272" behindDoc="1" locked="0" layoutInCell="1" allowOverlap="1">
                  <wp:simplePos x="0" y="0"/>
                  <wp:positionH relativeFrom="column">
                    <wp:posOffset>361315</wp:posOffset>
                  </wp:positionH>
                  <wp:positionV relativeFrom="paragraph">
                    <wp:posOffset>130175</wp:posOffset>
                  </wp:positionV>
                  <wp:extent cx="829945" cy="971550"/>
                  <wp:effectExtent l="0" t="0" r="8255" b="0"/>
                  <wp:wrapTight wrapText="bothSides">
                    <wp:wrapPolygon edited="0">
                      <wp:start x="0" y="0"/>
                      <wp:lineTo x="0" y="21176"/>
                      <wp:lineTo x="21319" y="21176"/>
                      <wp:lineTo x="21319" y="0"/>
                      <wp:lineTo x="0" y="0"/>
                    </wp:wrapPolygon>
                  </wp:wrapTight>
                  <wp:docPr id="235207634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29945" cy="971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kur Goyal</w:t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79744" behindDoc="1" locked="0" layoutInCell="1" allowOverlap="1" wp14:anchorId="0966EA39" wp14:editId="4C3449FF">
                  <wp:simplePos x="0" y="0"/>
                  <wp:positionH relativeFrom="column">
                    <wp:posOffset>170180</wp:posOffset>
                  </wp:positionH>
                  <wp:positionV relativeFrom="paragraph">
                    <wp:posOffset>250825</wp:posOffset>
                  </wp:positionV>
                  <wp:extent cx="2543175" cy="664845"/>
                  <wp:effectExtent l="0" t="0" r="9525" b="1905"/>
                  <wp:wrapTight wrapText="bothSides">
                    <wp:wrapPolygon edited="0">
                      <wp:start x="0" y="0"/>
                      <wp:lineTo x="0" y="21043"/>
                      <wp:lineTo x="21519" y="21043"/>
                      <wp:lineTo x="21519" y="0"/>
                      <wp:lineTo x="0" y="0"/>
                    </wp:wrapPolygon>
                  </wp:wrapTight>
                  <wp:docPr id="2014003154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3175" cy="6648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reen Portfolio Private Limited</w:t>
            </w:r>
          </w:p>
        </w:tc>
      </w:tr>
      <w:tr w:rsidR="00AD3C9B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8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0D07ABCF" wp14:editId="7A56D473">
                  <wp:extent cx="787400" cy="1051220"/>
                  <wp:effectExtent l="0" t="0" r="0" b="0"/>
                  <wp:docPr id="1701022189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5693" cy="10622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idananda Mohanty</w:t>
            </w:r>
          </w:p>
          <w:p w:rsidR="00AD3C9B" w:rsidRPr="00CC57B4" w:rsidRDefault="00AD3C9B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AD3C9B" w:rsidRPr="00CC57B4" w:rsidRDefault="00AD3C9B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43186" w:rsidRPr="00CC57B4" w:rsidTr="006C78C0">
        <w:tc>
          <w:tcPr>
            <w:tcW w:w="1838" w:type="dxa"/>
            <w:tcBorders>
              <w:bottom w:val="nil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39</w:t>
            </w:r>
          </w:p>
        </w:tc>
        <w:tc>
          <w:tcPr>
            <w:tcW w:w="2686" w:type="dxa"/>
            <w:tcBorders>
              <w:left w:val="nil"/>
              <w:bottom w:val="nil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3296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120015</wp:posOffset>
                  </wp:positionV>
                  <wp:extent cx="799465" cy="944245"/>
                  <wp:effectExtent l="0" t="0" r="635" b="8255"/>
                  <wp:wrapTight wrapText="bothSides">
                    <wp:wrapPolygon edited="0">
                      <wp:start x="0" y="0"/>
                      <wp:lineTo x="0" y="21353"/>
                      <wp:lineTo x="21102" y="21353"/>
                      <wp:lineTo x="21102" y="0"/>
                      <wp:lineTo x="0" y="0"/>
                    </wp:wrapPolygon>
                  </wp:wrapTight>
                  <wp:docPr id="195698021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9465" cy="9442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eeraj Mishra</w:t>
            </w:r>
          </w:p>
        </w:tc>
        <w:tc>
          <w:tcPr>
            <w:tcW w:w="4492" w:type="dxa"/>
            <w:vMerge w:val="restart"/>
            <w:tcBorders>
              <w:left w:val="nil"/>
              <w:bottom w:val="nil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9E03E0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682816" behindDoc="1" locked="0" layoutInCell="1" allowOverlap="1" wp14:anchorId="22FF82EE" wp14:editId="3F4EBC0D">
                  <wp:simplePos x="0" y="0"/>
                  <wp:positionH relativeFrom="column">
                    <wp:posOffset>950595</wp:posOffset>
                  </wp:positionH>
                  <wp:positionV relativeFrom="paragraph">
                    <wp:posOffset>9525</wp:posOffset>
                  </wp:positionV>
                  <wp:extent cx="1152525" cy="786130"/>
                  <wp:effectExtent l="0" t="0" r="9525" b="0"/>
                  <wp:wrapTight wrapText="bothSides">
                    <wp:wrapPolygon edited="0">
                      <wp:start x="9640" y="0"/>
                      <wp:lineTo x="714" y="8898"/>
                      <wp:lineTo x="0" y="9945"/>
                      <wp:lineTo x="1785" y="17273"/>
                      <wp:lineTo x="3213" y="20937"/>
                      <wp:lineTo x="19636" y="20937"/>
                      <wp:lineTo x="19993" y="18320"/>
                      <wp:lineTo x="17494" y="17273"/>
                      <wp:lineTo x="12853" y="17273"/>
                      <wp:lineTo x="19636" y="13609"/>
                      <wp:lineTo x="21421" y="9945"/>
                      <wp:lineTo x="20707" y="8898"/>
                      <wp:lineTo x="11782" y="0"/>
                      <wp:lineTo x="9640" y="0"/>
                    </wp:wrapPolygon>
                  </wp:wrapTight>
                  <wp:docPr id="1172256561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2525" cy="786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:rsidR="00543186" w:rsidRPr="00CC57B4" w:rsidRDefault="00543186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9E03E0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</w:t>
            </w:r>
            <w:r w:rsidR="00543186"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eel Authority of India Limited</w:t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43186" w:rsidRPr="00CC57B4" w:rsidTr="006C78C0">
        <w:tc>
          <w:tcPr>
            <w:tcW w:w="1838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0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4A912586" wp14:editId="3D59679D">
                  <wp:extent cx="762000" cy="1017309"/>
                  <wp:effectExtent l="0" t="0" r="0" b="0"/>
                  <wp:docPr id="1926085683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6410" cy="102319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epak Singh Chauhan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  <w:tc>
          <w:tcPr>
            <w:tcW w:w="4492" w:type="dxa"/>
            <w:vMerge/>
            <w:tcBorders>
              <w:top w:val="nil"/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1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4320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100965</wp:posOffset>
                  </wp:positionV>
                  <wp:extent cx="741680" cy="885190"/>
                  <wp:effectExtent l="0" t="0" r="1270" b="0"/>
                  <wp:wrapTight wrapText="bothSides">
                    <wp:wrapPolygon edited="0">
                      <wp:start x="0" y="0"/>
                      <wp:lineTo x="0" y="20918"/>
                      <wp:lineTo x="21082" y="20918"/>
                      <wp:lineTo x="21082" y="0"/>
                      <wp:lineTo x="0" y="0"/>
                    </wp:wrapPolygon>
                  </wp:wrapTight>
                  <wp:docPr id="1693032770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1680" cy="885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ukesh Kumar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54C5A50" wp14:editId="2D3175CC">
                  <wp:extent cx="2200275" cy="949325"/>
                  <wp:effectExtent l="0" t="0" r="9525" b="3175"/>
                  <wp:docPr id="598508619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62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44386" cy="9683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42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5344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88265</wp:posOffset>
                  </wp:positionV>
                  <wp:extent cx="793115" cy="973455"/>
                  <wp:effectExtent l="0" t="0" r="6985" b="0"/>
                  <wp:wrapTight wrapText="bothSides">
                    <wp:wrapPolygon edited="0">
                      <wp:start x="0" y="0"/>
                      <wp:lineTo x="0" y="21135"/>
                      <wp:lineTo x="21271" y="21135"/>
                      <wp:lineTo x="21271" y="0"/>
                      <wp:lineTo x="0" y="0"/>
                    </wp:wrapPolygon>
                  </wp:wrapTight>
                  <wp:docPr id="1788894581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3115" cy="9734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hrishti Saxena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234C374C" wp14:editId="3DF22438">
                  <wp:extent cx="1924050" cy="506667"/>
                  <wp:effectExtent l="0" t="0" r="0" b="8255"/>
                  <wp:docPr id="1804086234" name="Picture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6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6000" b="3766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4583" cy="5120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ligare Broking Limited</w:t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3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6368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117475</wp:posOffset>
                  </wp:positionV>
                  <wp:extent cx="751205" cy="888365"/>
                  <wp:effectExtent l="0" t="0" r="0" b="6985"/>
                  <wp:wrapTight wrapText="bothSides">
                    <wp:wrapPolygon edited="0">
                      <wp:start x="0" y="0"/>
                      <wp:lineTo x="0" y="21307"/>
                      <wp:lineTo x="20815" y="21307"/>
                      <wp:lineTo x="20815" y="0"/>
                      <wp:lineTo x="0" y="0"/>
                    </wp:wrapPolygon>
                  </wp:wrapTight>
                  <wp:docPr id="1036425280" name="Picture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1205" cy="888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hruti Gupta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337E0B53" wp14:editId="05852FE5">
                  <wp:extent cx="1924050" cy="1081744"/>
                  <wp:effectExtent l="0" t="0" r="0" b="4445"/>
                  <wp:docPr id="44380563" name="Picture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36177" cy="10885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4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7392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130175</wp:posOffset>
                  </wp:positionV>
                  <wp:extent cx="796290" cy="930275"/>
                  <wp:effectExtent l="0" t="0" r="3810" b="3175"/>
                  <wp:wrapTight wrapText="bothSides">
                    <wp:wrapPolygon edited="0">
                      <wp:start x="0" y="0"/>
                      <wp:lineTo x="0" y="21231"/>
                      <wp:lineTo x="21187" y="21231"/>
                      <wp:lineTo x="21187" y="0"/>
                      <wp:lineTo x="0" y="0"/>
                    </wp:wrapPolygon>
                  </wp:wrapTight>
                  <wp:docPr id="809158868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6290" cy="930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kshi Chaturvedi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5575791E" wp14:editId="16B462F2">
                  <wp:extent cx="2222500" cy="852298"/>
                  <wp:effectExtent l="0" t="0" r="6350" b="5080"/>
                  <wp:docPr id="94841900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41831" cy="8597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5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8416" behindDoc="1" locked="0" layoutInCell="1" allowOverlap="1">
                  <wp:simplePos x="0" y="0"/>
                  <wp:positionH relativeFrom="column">
                    <wp:posOffset>380365</wp:posOffset>
                  </wp:positionH>
                  <wp:positionV relativeFrom="paragraph">
                    <wp:posOffset>107950</wp:posOffset>
                  </wp:positionV>
                  <wp:extent cx="799465" cy="963295"/>
                  <wp:effectExtent l="0" t="0" r="635" b="8255"/>
                  <wp:wrapTight wrapText="bothSides">
                    <wp:wrapPolygon edited="0">
                      <wp:start x="0" y="0"/>
                      <wp:lineTo x="0" y="21358"/>
                      <wp:lineTo x="21102" y="21358"/>
                      <wp:lineTo x="21102" y="0"/>
                      <wp:lineTo x="0" y="0"/>
                    </wp:wrapPolygon>
                  </wp:wrapTight>
                  <wp:docPr id="1149025976" name="Picture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9465" cy="9632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wadhin Barad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73EEA32C" wp14:editId="24F6C287">
                  <wp:extent cx="2371725" cy="514350"/>
                  <wp:effectExtent l="0" t="0" r="0" b="0"/>
                  <wp:docPr id="373745159" name="Picture 73" descr="HDFC Bank Logo, symbol, meaning, history, PNG, bran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 descr="HDFC Bank Logo, symbol, meaning, history, PNG, bran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0467" b="4097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2455" cy="5188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rPr>
          <w:trHeight w:val="1930"/>
        </w:trPr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6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09440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95885</wp:posOffset>
                  </wp:positionV>
                  <wp:extent cx="755015" cy="913130"/>
                  <wp:effectExtent l="0" t="0" r="6985" b="1270"/>
                  <wp:wrapTight wrapText="bothSides">
                    <wp:wrapPolygon edited="0">
                      <wp:start x="0" y="0"/>
                      <wp:lineTo x="0" y="21179"/>
                      <wp:lineTo x="21255" y="21179"/>
                      <wp:lineTo x="21255" y="0"/>
                      <wp:lineTo x="0" y="0"/>
                    </wp:wrapPolygon>
                  </wp:wrapTight>
                  <wp:docPr id="1748232533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5015" cy="913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wang Supekar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266C2AB1" wp14:editId="1EAE82BF">
                  <wp:extent cx="2561265" cy="812800"/>
                  <wp:effectExtent l="0" t="0" r="0" b="0"/>
                  <wp:docPr id="186092226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0209" cy="83785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rPr>
          <w:trHeight w:val="2037"/>
        </w:trPr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47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0464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60960</wp:posOffset>
                  </wp:positionV>
                  <wp:extent cx="761365" cy="956310"/>
                  <wp:effectExtent l="0" t="0" r="635" b="0"/>
                  <wp:wrapTight wrapText="bothSides">
                    <wp:wrapPolygon edited="0">
                      <wp:start x="0" y="0"/>
                      <wp:lineTo x="0" y="21084"/>
                      <wp:lineTo x="21078" y="21084"/>
                      <wp:lineTo x="21078" y="0"/>
                      <wp:lineTo x="0" y="0"/>
                    </wp:wrapPolygon>
                  </wp:wrapTight>
                  <wp:docPr id="1246662861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1365" cy="9563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hubham Priyadarshi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326AC112" wp14:editId="447DA016">
                  <wp:extent cx="2361079" cy="733425"/>
                  <wp:effectExtent l="0" t="0" r="1270" b="0"/>
                  <wp:docPr id="543527350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64182" cy="7343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finEquity Investment Managers</w:t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8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1488" behindDoc="1" locked="0" layoutInCell="1" allowOverlap="1">
                  <wp:simplePos x="0" y="0"/>
                  <wp:positionH relativeFrom="column">
                    <wp:posOffset>389890</wp:posOffset>
                  </wp:positionH>
                  <wp:positionV relativeFrom="paragraph">
                    <wp:posOffset>88900</wp:posOffset>
                  </wp:positionV>
                  <wp:extent cx="774700" cy="948055"/>
                  <wp:effectExtent l="0" t="0" r="6350" b="4445"/>
                  <wp:wrapTight wrapText="bothSides">
                    <wp:wrapPolygon edited="0">
                      <wp:start x="0" y="0"/>
                      <wp:lineTo x="0" y="21267"/>
                      <wp:lineTo x="21246" y="21267"/>
                      <wp:lineTo x="21246" y="0"/>
                      <wp:lineTo x="0" y="0"/>
                    </wp:wrapPolygon>
                  </wp:wrapTight>
                  <wp:docPr id="1291639845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4700" cy="948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uskaan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F87BCA6" wp14:editId="355CF0A4">
                  <wp:extent cx="2715283" cy="349194"/>
                  <wp:effectExtent l="0" t="0" r="0" b="0"/>
                  <wp:docPr id="341176425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75856" cy="3698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49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2512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101600</wp:posOffset>
                  </wp:positionV>
                  <wp:extent cx="751205" cy="897890"/>
                  <wp:effectExtent l="0" t="0" r="0" b="0"/>
                  <wp:wrapTight wrapText="bothSides">
                    <wp:wrapPolygon edited="0">
                      <wp:start x="0" y="0"/>
                      <wp:lineTo x="0" y="21081"/>
                      <wp:lineTo x="20815" y="21081"/>
                      <wp:lineTo x="20815" y="0"/>
                      <wp:lineTo x="0" y="0"/>
                    </wp:wrapPolygon>
                  </wp:wrapTight>
                  <wp:docPr id="268967952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1205" cy="897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Gargesha Sreya Divvela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44E28970" wp14:editId="41BF740A">
                  <wp:extent cx="1974215" cy="355600"/>
                  <wp:effectExtent l="0" t="0" r="6985" b="0"/>
                  <wp:docPr id="1245528462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3714" b="3427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3862" cy="35733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0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3536" behindDoc="1" locked="0" layoutInCell="1" allowOverlap="1">
                  <wp:simplePos x="0" y="0"/>
                  <wp:positionH relativeFrom="column">
                    <wp:posOffset>427990</wp:posOffset>
                  </wp:positionH>
                  <wp:positionV relativeFrom="paragraph">
                    <wp:posOffset>95250</wp:posOffset>
                  </wp:positionV>
                  <wp:extent cx="695325" cy="831215"/>
                  <wp:effectExtent l="0" t="0" r="9525" b="6985"/>
                  <wp:wrapTight wrapText="bothSides">
                    <wp:wrapPolygon edited="0">
                      <wp:start x="0" y="0"/>
                      <wp:lineTo x="0" y="21286"/>
                      <wp:lineTo x="21304" y="21286"/>
                      <wp:lineTo x="21304" y="0"/>
                      <wp:lineTo x="0" y="0"/>
                    </wp:wrapPolygon>
                  </wp:wrapTight>
                  <wp:docPr id="1683734391" name="Picture 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5325" cy="8312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Himanshu Dangi</w:t>
            </w: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635A94AC" wp14:editId="2506819F">
                  <wp:extent cx="1519666" cy="634621"/>
                  <wp:effectExtent l="0" t="0" r="4445" b="0"/>
                  <wp:docPr id="1933283710" name="Picture 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597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9607" cy="647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REC Limited</w:t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1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4560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82550</wp:posOffset>
                  </wp:positionV>
                  <wp:extent cx="765175" cy="935355"/>
                  <wp:effectExtent l="0" t="0" r="0" b="0"/>
                  <wp:wrapTight wrapText="bothSides">
                    <wp:wrapPolygon edited="0">
                      <wp:start x="0" y="0"/>
                      <wp:lineTo x="0" y="21116"/>
                      <wp:lineTo x="20973" y="21116"/>
                      <wp:lineTo x="20973" y="0"/>
                      <wp:lineTo x="0" y="0"/>
                    </wp:wrapPolygon>
                  </wp:wrapTight>
                  <wp:docPr id="1387817392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5175" cy="9353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ashmi Shukla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14ABA2F0" wp14:editId="179689C3">
                  <wp:extent cx="1905000" cy="450850"/>
                  <wp:effectExtent l="0" t="0" r="0" b="6350"/>
                  <wp:docPr id="934857390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3" t="37000" r="-333" b="3933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5000" cy="450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2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5584" behindDoc="1" locked="0" layoutInCell="1" allowOverlap="1">
                  <wp:simplePos x="0" y="0"/>
                  <wp:positionH relativeFrom="column">
                    <wp:posOffset>370840</wp:posOffset>
                  </wp:positionH>
                  <wp:positionV relativeFrom="paragraph">
                    <wp:posOffset>114935</wp:posOffset>
                  </wp:positionV>
                  <wp:extent cx="812165" cy="970280"/>
                  <wp:effectExtent l="0" t="0" r="6985" b="1270"/>
                  <wp:wrapTight wrapText="bothSides">
                    <wp:wrapPolygon edited="0">
                      <wp:start x="0" y="0"/>
                      <wp:lineTo x="0" y="21204"/>
                      <wp:lineTo x="21279" y="21204"/>
                      <wp:lineTo x="21279" y="0"/>
                      <wp:lineTo x="0" y="0"/>
                    </wp:wrapPolygon>
                  </wp:wrapTight>
                  <wp:docPr id="1563648272" name="Picture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2165" cy="9702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ubarna Satapathy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5087F8B3" wp14:editId="0B5CC53F">
                  <wp:extent cx="2084703" cy="642779"/>
                  <wp:effectExtent l="0" t="0" r="0" b="5080"/>
                  <wp:docPr id="2031974549" name="Picture 71" descr="Mahanadi Coalfields Limited signs MoUs for Skill Development Projects –  Odisha Diary, Latest Odisha News, Breaking News Odish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9" descr="Mahanadi Coalfields Limited signs MoUs for Skill Development Projects –  Odisha Diary, Latest Odisha News, Breaking News Odish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24776" cy="6551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hanadi Coalfield Ltd.</w:t>
            </w:r>
          </w:p>
        </w:tc>
      </w:tr>
      <w:tr w:rsidR="00543186" w:rsidRPr="00CC57B4" w:rsidTr="006C78C0"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53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6608" behindDoc="1" locked="0" layoutInCell="1" allowOverlap="1">
                  <wp:simplePos x="0" y="0"/>
                  <wp:positionH relativeFrom="column">
                    <wp:posOffset>408940</wp:posOffset>
                  </wp:positionH>
                  <wp:positionV relativeFrom="paragraph">
                    <wp:posOffset>86360</wp:posOffset>
                  </wp:positionV>
                  <wp:extent cx="737235" cy="897890"/>
                  <wp:effectExtent l="0" t="0" r="5715" b="0"/>
                  <wp:wrapTight wrapText="bothSides">
                    <wp:wrapPolygon edited="0">
                      <wp:start x="0" y="0"/>
                      <wp:lineTo x="0" y="21081"/>
                      <wp:lineTo x="21209" y="21081"/>
                      <wp:lineTo x="21209" y="0"/>
                      <wp:lineTo x="0" y="0"/>
                    </wp:wrapPolygon>
                  </wp:wrapTight>
                  <wp:docPr id="1438843590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37235" cy="897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9E03E0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9E03E0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vya Badguzar</w:t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2745EFEF" wp14:editId="41126324">
                  <wp:extent cx="874020" cy="876300"/>
                  <wp:effectExtent l="0" t="0" r="2540" b="0"/>
                  <wp:docPr id="1310369106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497" t="14378" r="13151" b="1245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88036" cy="89035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ditya Infotech Ltd.</w:t>
            </w:r>
          </w:p>
        </w:tc>
      </w:tr>
      <w:tr w:rsidR="00543186" w:rsidRPr="00CC57B4" w:rsidTr="00CC57B4">
        <w:tc>
          <w:tcPr>
            <w:tcW w:w="1838" w:type="dxa"/>
            <w:tcBorders>
              <w:right w:val="nil"/>
            </w:tcBorders>
            <w:vAlign w:val="center"/>
          </w:tcPr>
          <w:p w:rsidR="00543186" w:rsidRPr="00CC57B4" w:rsidRDefault="00C5254D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4</w:t>
            </w:r>
          </w:p>
        </w:tc>
        <w:tc>
          <w:tcPr>
            <w:tcW w:w="2686" w:type="dxa"/>
            <w:tcBorders>
              <w:left w:val="nil"/>
              <w:right w:val="nil"/>
            </w:tcBorders>
            <w:vAlign w:val="center"/>
          </w:tcPr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7632" behindDoc="1" locked="0" layoutInCell="1" allowOverlap="1">
                  <wp:simplePos x="0" y="0"/>
                  <wp:positionH relativeFrom="column">
                    <wp:posOffset>399415</wp:posOffset>
                  </wp:positionH>
                  <wp:positionV relativeFrom="paragraph">
                    <wp:posOffset>88265</wp:posOffset>
                  </wp:positionV>
                  <wp:extent cx="763270" cy="934085"/>
                  <wp:effectExtent l="0" t="0" r="0" b="0"/>
                  <wp:wrapTight wrapText="bothSides">
                    <wp:wrapPolygon edited="0">
                      <wp:start x="0" y="0"/>
                      <wp:lineTo x="0" y="21145"/>
                      <wp:lineTo x="21025" y="21145"/>
                      <wp:lineTo x="21025" y="0"/>
                      <wp:lineTo x="0" y="0"/>
                    </wp:wrapPolygon>
                  </wp:wrapTight>
                  <wp:docPr id="43005134" name="Picture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63270" cy="9340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543186" w:rsidRPr="00CC57B4" w:rsidRDefault="00543186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Yashvi Jain</w:t>
            </w:r>
          </w:p>
        </w:tc>
        <w:tc>
          <w:tcPr>
            <w:tcW w:w="4492" w:type="dxa"/>
            <w:tcBorders>
              <w:left w:val="nil"/>
            </w:tcBorders>
          </w:tcPr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 w:bidi="hi-IN"/>
              </w:rPr>
              <w:drawing>
                <wp:inline distT="0" distB="0" distL="0" distR="0" wp14:anchorId="56C7847F" wp14:editId="3F32E69C">
                  <wp:extent cx="2082800" cy="624502"/>
                  <wp:effectExtent l="0" t="0" r="0" b="4445"/>
                  <wp:docPr id="1459989361" name="Picture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00171" cy="6297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3186" w:rsidRPr="00CC57B4" w:rsidRDefault="00543186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anara HSBC Life Insurance Company Ltd.</w:t>
            </w:r>
          </w:p>
        </w:tc>
      </w:tr>
      <w:tr w:rsidR="00CC57B4" w:rsidRPr="00CC57B4" w:rsidTr="00CC57B4">
        <w:trPr>
          <w:trHeight w:val="1937"/>
        </w:trPr>
        <w:tc>
          <w:tcPr>
            <w:tcW w:w="1838" w:type="dxa"/>
            <w:tcBorders>
              <w:bottom w:val="single" w:sz="4" w:space="0" w:color="auto"/>
              <w:right w:val="nil"/>
            </w:tcBorders>
            <w:vAlign w:val="center"/>
          </w:tcPr>
          <w:p w:rsidR="00CC57B4" w:rsidRPr="00CC57B4" w:rsidRDefault="00CC57B4" w:rsidP="006C78C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5</w:t>
            </w:r>
          </w:p>
        </w:tc>
        <w:tc>
          <w:tcPr>
            <w:tcW w:w="2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CC57B4" w:rsidRPr="00CC57B4" w:rsidRDefault="00CC57B4" w:rsidP="006C78C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val="en-US" w:bidi="hi-IN"/>
              </w:rPr>
              <w:drawing>
                <wp:anchor distT="0" distB="0" distL="114300" distR="114300" simplePos="0" relativeHeight="251719680" behindDoc="1" locked="0" layoutInCell="1" allowOverlap="1">
                  <wp:simplePos x="0" y="0"/>
                  <wp:positionH relativeFrom="column">
                    <wp:posOffset>417195</wp:posOffset>
                  </wp:positionH>
                  <wp:positionV relativeFrom="paragraph">
                    <wp:posOffset>135890</wp:posOffset>
                  </wp:positionV>
                  <wp:extent cx="685800" cy="847725"/>
                  <wp:effectExtent l="0" t="0" r="0" b="9525"/>
                  <wp:wrapTight wrapText="bothSides">
                    <wp:wrapPolygon edited="0">
                      <wp:start x="0" y="0"/>
                      <wp:lineTo x="0" y="21357"/>
                      <wp:lineTo x="21000" y="21357"/>
                      <wp:lineTo x="21000" y="0"/>
                      <wp:lineTo x="0" y="0"/>
                    </wp:wrapPolygon>
                  </wp:wrapTight>
                  <wp:docPr id="2" name="Picture 2" descr="C:\Users\AJNIFM\Desktop\Internship 2024-26\2024-26 students details\Mradushi shukla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AJNIFM\Desktop\Internship 2024-26\2024-26 students details\Mradushi shukla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85800" cy="847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C57B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eastAsia="en-IN"/>
              </w:rPr>
              <w:t xml:space="preserve"> </w:t>
            </w: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sz w:val="20"/>
                <w:szCs w:val="20"/>
                <w:lang w:eastAsia="en-IN"/>
              </w:rPr>
              <w:t xml:space="preserve"> </w:t>
            </w:r>
          </w:p>
          <w:p w:rsidR="00CC57B4" w:rsidRDefault="00CC57B4" w:rsidP="00CC57B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</w:pP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 xml:space="preserve">          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 xml:space="preserve">                                                </w:t>
            </w:r>
          </w:p>
          <w:p w:rsidR="00CC57B4" w:rsidRPr="00CC57B4" w:rsidRDefault="00CC57B4" w:rsidP="00CC57B4">
            <w:pPr>
              <w:rPr>
                <w:rFonts w:ascii="Times New Roman" w:hAnsi="Times New Roman" w:cs="Times New Roman"/>
                <w:sz w:val="20"/>
                <w:szCs w:val="20"/>
                <w:lang w:eastAsia="en-IN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 xml:space="preserve">           </w:t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 xml:space="preserve">radushi </w:t>
            </w:r>
            <w:r w:rsidRPr="00CC57B4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IN"/>
              </w:rPr>
              <w:t>Shukla</w:t>
            </w:r>
          </w:p>
        </w:tc>
        <w:tc>
          <w:tcPr>
            <w:tcW w:w="4492" w:type="dxa"/>
            <w:tcBorders>
              <w:left w:val="nil"/>
              <w:bottom w:val="single" w:sz="4" w:space="0" w:color="auto"/>
            </w:tcBorders>
          </w:tcPr>
          <w:p w:rsidR="00CC57B4" w:rsidRDefault="00CC57B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C57B4" w:rsidRDefault="00CC57B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C57B4" w:rsidRDefault="00CC57B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CC57B4" w:rsidRDefault="00CC57B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NIMISHA ASHISH &amp; ASSOCIATES </w:t>
            </w:r>
          </w:p>
          <w:p w:rsidR="00CC57B4" w:rsidRPr="00CC57B4" w:rsidRDefault="00CC57B4" w:rsidP="00C5254D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Chartered Accountants</w:t>
            </w:r>
          </w:p>
        </w:tc>
      </w:tr>
    </w:tbl>
    <w:p w:rsidR="00353CA6" w:rsidRPr="00CC57B4" w:rsidRDefault="00353CA6" w:rsidP="00C5254D">
      <w:pPr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D30948" w:rsidRPr="00CC57B4" w:rsidRDefault="00D30948" w:rsidP="00C5254D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C57B4">
        <w:rPr>
          <w:rFonts w:ascii="Times New Roman" w:hAnsi="Times New Roman" w:cs="Times New Roman"/>
          <w:b/>
          <w:sz w:val="20"/>
          <w:szCs w:val="20"/>
        </w:rPr>
        <w:t>SUMMER INTERNSHIP SUMMA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30948" w:rsidRPr="00CC57B4" w:rsidTr="00D30948">
        <w:tc>
          <w:tcPr>
            <w:tcW w:w="4508" w:type="dxa"/>
          </w:tcPr>
          <w:p w:rsidR="00D30948" w:rsidRPr="00CC57B4" w:rsidRDefault="00D30948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TOTAL STUDENTS</w:t>
            </w:r>
          </w:p>
        </w:tc>
        <w:tc>
          <w:tcPr>
            <w:tcW w:w="4508" w:type="dxa"/>
          </w:tcPr>
          <w:p w:rsidR="00D30948" w:rsidRPr="00CC57B4" w:rsidRDefault="00D30948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55</w:t>
            </w:r>
          </w:p>
        </w:tc>
      </w:tr>
      <w:tr w:rsidR="00D30948" w:rsidRPr="00CC57B4" w:rsidTr="00D30948">
        <w:tc>
          <w:tcPr>
            <w:tcW w:w="4508" w:type="dxa"/>
          </w:tcPr>
          <w:p w:rsidR="00D30948" w:rsidRPr="00CC57B4" w:rsidRDefault="00D30948" w:rsidP="00C5254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57B4">
              <w:rPr>
                <w:rFonts w:ascii="Times New Roman" w:hAnsi="Times New Roman" w:cs="Times New Roman"/>
                <w:b/>
                <w:sz w:val="20"/>
                <w:szCs w:val="20"/>
              </w:rPr>
              <w:t>TOTAL NUMBER OF COMAPNIES</w:t>
            </w:r>
          </w:p>
        </w:tc>
        <w:tc>
          <w:tcPr>
            <w:tcW w:w="4508" w:type="dxa"/>
          </w:tcPr>
          <w:p w:rsidR="00D30948" w:rsidRPr="00CC57B4" w:rsidRDefault="00E34329" w:rsidP="00D30948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8</w:t>
            </w:r>
          </w:p>
        </w:tc>
      </w:tr>
    </w:tbl>
    <w:p w:rsidR="00D30948" w:rsidRPr="00CC57B4" w:rsidRDefault="00D30948" w:rsidP="00C5254D">
      <w:pPr>
        <w:jc w:val="center"/>
        <w:rPr>
          <w:rFonts w:ascii="Times New Roman" w:hAnsi="Times New Roman" w:cs="Times New Roman"/>
          <w:b/>
          <w:sz w:val="20"/>
          <w:szCs w:val="20"/>
        </w:rPr>
      </w:pPr>
    </w:p>
    <w:sectPr w:rsidR="00D30948" w:rsidRPr="00CC57B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87299" w:rsidRDefault="00887299" w:rsidP="00942302">
      <w:pPr>
        <w:spacing w:after="0" w:line="240" w:lineRule="auto"/>
      </w:pPr>
      <w:r>
        <w:separator/>
      </w:r>
    </w:p>
  </w:endnote>
  <w:endnote w:type="continuationSeparator" w:id="0">
    <w:p w:rsidR="00887299" w:rsidRDefault="00887299" w:rsidP="009423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87299" w:rsidRDefault="00887299" w:rsidP="00942302">
      <w:pPr>
        <w:spacing w:after="0" w:line="240" w:lineRule="auto"/>
      </w:pPr>
      <w:r>
        <w:separator/>
      </w:r>
    </w:p>
  </w:footnote>
  <w:footnote w:type="continuationSeparator" w:id="0">
    <w:p w:rsidR="00887299" w:rsidRDefault="00887299" w:rsidP="0094230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5FFE"/>
    <w:rsid w:val="000878CC"/>
    <w:rsid w:val="003519E4"/>
    <w:rsid w:val="00353CA6"/>
    <w:rsid w:val="003C4E9A"/>
    <w:rsid w:val="003F2A2D"/>
    <w:rsid w:val="00543186"/>
    <w:rsid w:val="00594601"/>
    <w:rsid w:val="005F3F6D"/>
    <w:rsid w:val="006C78C0"/>
    <w:rsid w:val="00725703"/>
    <w:rsid w:val="00800E3D"/>
    <w:rsid w:val="008125BD"/>
    <w:rsid w:val="0086114A"/>
    <w:rsid w:val="00887299"/>
    <w:rsid w:val="008F4B2D"/>
    <w:rsid w:val="00942302"/>
    <w:rsid w:val="009E03E0"/>
    <w:rsid w:val="00AB5FFE"/>
    <w:rsid w:val="00AD3C9B"/>
    <w:rsid w:val="00BE73E3"/>
    <w:rsid w:val="00C5254D"/>
    <w:rsid w:val="00C87E7E"/>
    <w:rsid w:val="00CB6AEC"/>
    <w:rsid w:val="00CC57B4"/>
    <w:rsid w:val="00D30948"/>
    <w:rsid w:val="00E34329"/>
    <w:rsid w:val="00FC40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58E7139-4985-4ED9-8F08-5029285E5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5FFE"/>
  </w:style>
  <w:style w:type="paragraph" w:styleId="Heading1">
    <w:name w:val="heading 1"/>
    <w:basedOn w:val="Normal"/>
    <w:next w:val="Normal"/>
    <w:link w:val="Heading1Char"/>
    <w:uiPriority w:val="9"/>
    <w:qFormat/>
    <w:rsid w:val="005F3F6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B5FFE"/>
    <w:pPr>
      <w:spacing w:after="0" w:line="240" w:lineRule="auto"/>
    </w:pPr>
  </w:style>
  <w:style w:type="table" w:styleId="PlainTable2">
    <w:name w:val="Plain Table 2"/>
    <w:basedOn w:val="TableNormal"/>
    <w:uiPriority w:val="42"/>
    <w:rsid w:val="00AB5FFE"/>
    <w:pPr>
      <w:spacing w:after="0" w:line="240" w:lineRule="auto"/>
    </w:pPr>
    <w:rPr>
      <w:kern w:val="2"/>
      <w:sz w:val="24"/>
      <w:szCs w:val="24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AB5F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5FFE"/>
  </w:style>
  <w:style w:type="table" w:styleId="TableGrid">
    <w:name w:val="Table Grid"/>
    <w:basedOn w:val="TableNormal"/>
    <w:uiPriority w:val="39"/>
    <w:rsid w:val="00AB5F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5F3F6D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23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302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423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2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image" Target="media/image20.jpeg"/><Relationship Id="rId39" Type="http://schemas.openxmlformats.org/officeDocument/2006/relationships/image" Target="media/image33.jpeg"/><Relationship Id="rId21" Type="http://schemas.openxmlformats.org/officeDocument/2006/relationships/image" Target="media/image15.jpeg"/><Relationship Id="rId34" Type="http://schemas.openxmlformats.org/officeDocument/2006/relationships/image" Target="media/image28.png"/><Relationship Id="rId42" Type="http://schemas.openxmlformats.org/officeDocument/2006/relationships/image" Target="media/image36.jpeg"/><Relationship Id="rId47" Type="http://schemas.openxmlformats.org/officeDocument/2006/relationships/image" Target="media/image40.jpeg"/><Relationship Id="rId50" Type="http://schemas.openxmlformats.org/officeDocument/2006/relationships/image" Target="media/image43.jpeg"/><Relationship Id="rId55" Type="http://schemas.openxmlformats.org/officeDocument/2006/relationships/image" Target="media/image48.jpeg"/><Relationship Id="rId63" Type="http://schemas.openxmlformats.org/officeDocument/2006/relationships/image" Target="media/image56.png"/><Relationship Id="rId68" Type="http://schemas.openxmlformats.org/officeDocument/2006/relationships/image" Target="media/image61.jpeg"/><Relationship Id="rId76" Type="http://schemas.openxmlformats.org/officeDocument/2006/relationships/image" Target="media/image69.jpeg"/><Relationship Id="rId84" Type="http://schemas.openxmlformats.org/officeDocument/2006/relationships/image" Target="media/image77.jpeg"/><Relationship Id="rId89" Type="http://schemas.openxmlformats.org/officeDocument/2006/relationships/image" Target="media/image82.png"/><Relationship Id="rId7" Type="http://schemas.openxmlformats.org/officeDocument/2006/relationships/image" Target="media/image1.png"/><Relationship Id="rId71" Type="http://schemas.openxmlformats.org/officeDocument/2006/relationships/image" Target="media/image64.png"/><Relationship Id="rId92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9" Type="http://schemas.openxmlformats.org/officeDocument/2006/relationships/image" Target="media/image23.jpeg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image" Target="media/image26.png"/><Relationship Id="rId37" Type="http://schemas.openxmlformats.org/officeDocument/2006/relationships/image" Target="media/image31.jpeg"/><Relationship Id="rId40" Type="http://schemas.openxmlformats.org/officeDocument/2006/relationships/image" Target="media/image34.jpeg"/><Relationship Id="rId45" Type="http://schemas.microsoft.com/office/2007/relationships/hdphoto" Target="media/hdphoto1.wdp"/><Relationship Id="rId53" Type="http://schemas.openxmlformats.org/officeDocument/2006/relationships/image" Target="media/image46.jpeg"/><Relationship Id="rId58" Type="http://schemas.openxmlformats.org/officeDocument/2006/relationships/image" Target="media/image51.jpeg"/><Relationship Id="rId66" Type="http://schemas.openxmlformats.org/officeDocument/2006/relationships/image" Target="media/image59.jpeg"/><Relationship Id="rId74" Type="http://schemas.openxmlformats.org/officeDocument/2006/relationships/image" Target="media/image67.jpeg"/><Relationship Id="rId79" Type="http://schemas.openxmlformats.org/officeDocument/2006/relationships/image" Target="media/image72.png"/><Relationship Id="rId87" Type="http://schemas.openxmlformats.org/officeDocument/2006/relationships/image" Target="media/image80.jpeg"/><Relationship Id="rId5" Type="http://schemas.openxmlformats.org/officeDocument/2006/relationships/footnotes" Target="footnotes.xml"/><Relationship Id="rId61" Type="http://schemas.openxmlformats.org/officeDocument/2006/relationships/image" Target="media/image54.jpeg"/><Relationship Id="rId82" Type="http://schemas.openxmlformats.org/officeDocument/2006/relationships/image" Target="media/image75.jpeg"/><Relationship Id="rId90" Type="http://schemas.openxmlformats.org/officeDocument/2006/relationships/image" Target="media/image83.jpeg"/><Relationship Id="rId19" Type="http://schemas.openxmlformats.org/officeDocument/2006/relationships/image" Target="media/image13.jpe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image" Target="media/image21.jpeg"/><Relationship Id="rId30" Type="http://schemas.openxmlformats.org/officeDocument/2006/relationships/image" Target="media/image24.jpeg"/><Relationship Id="rId35" Type="http://schemas.openxmlformats.org/officeDocument/2006/relationships/image" Target="media/image29.jpeg"/><Relationship Id="rId43" Type="http://schemas.openxmlformats.org/officeDocument/2006/relationships/image" Target="media/image37.jpeg"/><Relationship Id="rId48" Type="http://schemas.openxmlformats.org/officeDocument/2006/relationships/image" Target="media/image41.png"/><Relationship Id="rId56" Type="http://schemas.openxmlformats.org/officeDocument/2006/relationships/image" Target="media/image49.jpeg"/><Relationship Id="rId64" Type="http://schemas.openxmlformats.org/officeDocument/2006/relationships/image" Target="media/image57.jpeg"/><Relationship Id="rId69" Type="http://schemas.openxmlformats.org/officeDocument/2006/relationships/image" Target="media/image62.png"/><Relationship Id="rId77" Type="http://schemas.openxmlformats.org/officeDocument/2006/relationships/image" Target="media/image70.png"/><Relationship Id="rId8" Type="http://schemas.openxmlformats.org/officeDocument/2006/relationships/image" Target="media/image2.jpeg"/><Relationship Id="rId51" Type="http://schemas.openxmlformats.org/officeDocument/2006/relationships/image" Target="media/image44.png"/><Relationship Id="rId72" Type="http://schemas.openxmlformats.org/officeDocument/2006/relationships/image" Target="media/image65.jpeg"/><Relationship Id="rId80" Type="http://schemas.openxmlformats.org/officeDocument/2006/relationships/image" Target="media/image73.jpeg"/><Relationship Id="rId85" Type="http://schemas.openxmlformats.org/officeDocument/2006/relationships/image" Target="media/image78.jpeg"/><Relationship Id="rId3" Type="http://schemas.openxmlformats.org/officeDocument/2006/relationships/settings" Target="settings.xml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9.jpeg"/><Relationship Id="rId33" Type="http://schemas.openxmlformats.org/officeDocument/2006/relationships/image" Target="media/image27.jpeg"/><Relationship Id="rId38" Type="http://schemas.openxmlformats.org/officeDocument/2006/relationships/image" Target="media/image32.jpeg"/><Relationship Id="rId46" Type="http://schemas.openxmlformats.org/officeDocument/2006/relationships/image" Target="media/image39.png"/><Relationship Id="rId59" Type="http://schemas.openxmlformats.org/officeDocument/2006/relationships/image" Target="media/image52.jpeg"/><Relationship Id="rId67" Type="http://schemas.openxmlformats.org/officeDocument/2006/relationships/image" Target="media/image60.png"/><Relationship Id="rId20" Type="http://schemas.openxmlformats.org/officeDocument/2006/relationships/image" Target="media/image14.jpeg"/><Relationship Id="rId41" Type="http://schemas.openxmlformats.org/officeDocument/2006/relationships/image" Target="media/image35.jpeg"/><Relationship Id="rId54" Type="http://schemas.openxmlformats.org/officeDocument/2006/relationships/image" Target="media/image47.jpeg"/><Relationship Id="rId62" Type="http://schemas.openxmlformats.org/officeDocument/2006/relationships/image" Target="media/image55.jpeg"/><Relationship Id="rId70" Type="http://schemas.openxmlformats.org/officeDocument/2006/relationships/image" Target="media/image63.jpeg"/><Relationship Id="rId75" Type="http://schemas.openxmlformats.org/officeDocument/2006/relationships/image" Target="media/image68.png"/><Relationship Id="rId83" Type="http://schemas.openxmlformats.org/officeDocument/2006/relationships/image" Target="media/image76.jpeg"/><Relationship Id="rId88" Type="http://schemas.openxmlformats.org/officeDocument/2006/relationships/image" Target="media/image81.jpe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9.jpe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jpeg"/><Relationship Id="rId49" Type="http://schemas.openxmlformats.org/officeDocument/2006/relationships/image" Target="media/image42.jpeg"/><Relationship Id="rId57" Type="http://schemas.openxmlformats.org/officeDocument/2006/relationships/image" Target="media/image50.png"/><Relationship Id="rId10" Type="http://schemas.openxmlformats.org/officeDocument/2006/relationships/image" Target="media/image4.jpeg"/><Relationship Id="rId31" Type="http://schemas.openxmlformats.org/officeDocument/2006/relationships/image" Target="media/image25.jpeg"/><Relationship Id="rId44" Type="http://schemas.openxmlformats.org/officeDocument/2006/relationships/image" Target="media/image38.png"/><Relationship Id="rId52" Type="http://schemas.openxmlformats.org/officeDocument/2006/relationships/image" Target="media/image45.jpeg"/><Relationship Id="rId60" Type="http://schemas.openxmlformats.org/officeDocument/2006/relationships/image" Target="media/image53.png"/><Relationship Id="rId65" Type="http://schemas.openxmlformats.org/officeDocument/2006/relationships/image" Target="media/image58.jpeg"/><Relationship Id="rId73" Type="http://schemas.openxmlformats.org/officeDocument/2006/relationships/image" Target="media/image66.png"/><Relationship Id="rId78" Type="http://schemas.openxmlformats.org/officeDocument/2006/relationships/image" Target="media/image71.jpeg"/><Relationship Id="rId81" Type="http://schemas.openxmlformats.org/officeDocument/2006/relationships/image" Target="media/image74.png"/><Relationship Id="rId86" Type="http://schemas.openxmlformats.org/officeDocument/2006/relationships/image" Target="media/image79.jpe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4399FB-7B2B-4E4B-9F88-047C13BFA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66</Words>
  <Characters>208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JNIFM</dc:creator>
  <cp:keywords/>
  <dc:description/>
  <cp:lastModifiedBy>hp</cp:lastModifiedBy>
  <cp:revision>2</cp:revision>
  <cp:lastPrinted>2025-07-15T07:15:00Z</cp:lastPrinted>
  <dcterms:created xsi:type="dcterms:W3CDTF">2025-08-13T04:56:00Z</dcterms:created>
  <dcterms:modified xsi:type="dcterms:W3CDTF">2025-08-13T0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766425c-ad9f-3c03-981a-8666f4e9e0ac</vt:lpwstr>
  </property>
  <property fmtid="{D5CDD505-2E9C-101B-9397-08002B2CF9AE}" pid="4" name="Mendeley Citation Style_1">
    <vt:lpwstr>http://www.zotero.org/styles/apa</vt:lpwstr>
  </property>
</Properties>
</file>